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A60EA1" w14:textId="52AD187F" w:rsidR="00D7522C" w:rsidRPr="00F15B10" w:rsidRDefault="00AF2B60" w:rsidP="00F15B10">
      <w:pPr>
        <w:pStyle w:val="papertitle"/>
        <w:spacing w:before="100" w:beforeAutospacing="1" w:after="100" w:afterAutospacing="1"/>
        <w:rPr>
          <w:kern w:val="48"/>
        </w:rPr>
        <w:sectPr w:rsidR="00D7522C" w:rsidRPr="00F15B10" w:rsidSect="00815708">
          <w:footerReference w:type="first" r:id="rId8"/>
          <w:pgSz w:w="11906" w:h="16838" w:code="9"/>
          <w:pgMar w:top="1044" w:right="893" w:bottom="1440" w:left="893" w:header="720" w:footer="720" w:gutter="0"/>
          <w:cols w:space="720"/>
          <w:titlePg/>
          <w:docGrid w:linePitch="360"/>
        </w:sectPr>
      </w:pPr>
      <w:r>
        <w:rPr>
          <w:kern w:val="48"/>
        </w:rPr>
        <w:t>Implementating Cross-Enterprise Document Sharing (XDS) based on Blockchain Technology</w:t>
      </w:r>
    </w:p>
    <w:p w14:paraId="6C8BFFB1" w14:textId="4C0B6165" w:rsidR="00BD670B" w:rsidRDefault="00A01AED" w:rsidP="00BD670B">
      <w:pPr>
        <w:pStyle w:val="Author"/>
        <w:spacing w:before="100" w:beforeAutospacing="1"/>
        <w:rPr>
          <w:sz w:val="18"/>
          <w:szCs w:val="18"/>
        </w:rPr>
      </w:pPr>
      <w:r>
        <w:rPr>
          <w:rFonts w:cs="Angsana New"/>
          <w:sz w:val="18"/>
          <w:lang w:bidi="th-TH"/>
        </w:rPr>
        <w:t>Petnathean Julled</w:t>
      </w:r>
      <w:r w:rsidR="001A3B3D" w:rsidRPr="00F847A6">
        <w:rPr>
          <w:sz w:val="18"/>
          <w:szCs w:val="18"/>
        </w:rPr>
        <w:t xml:space="preserve"> </w:t>
      </w:r>
      <w:r w:rsidR="001A3B3D" w:rsidRPr="00F847A6">
        <w:rPr>
          <w:sz w:val="18"/>
          <w:szCs w:val="18"/>
        </w:rPr>
        <w:br/>
        <w:t>line 2:</w:t>
      </w:r>
      <w:r w:rsidR="009303D9" w:rsidRPr="00F847A6">
        <w:rPr>
          <w:sz w:val="18"/>
          <w:szCs w:val="18"/>
        </w:rPr>
        <w:t xml:space="preserve"> </w:t>
      </w:r>
      <w:r w:rsidR="009303D9" w:rsidRPr="00F847A6">
        <w:rPr>
          <w:i/>
          <w:sz w:val="18"/>
          <w:szCs w:val="18"/>
        </w:rPr>
        <w:t>dept. name of organization</w:t>
      </w:r>
      <w:r w:rsidR="001A3B3D" w:rsidRPr="00F847A6">
        <w:rPr>
          <w:i/>
          <w:sz w:val="18"/>
          <w:szCs w:val="18"/>
        </w:rPr>
        <w:t xml:space="preserve">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D72D06" w:rsidRPr="00F847A6">
        <w:rPr>
          <w:sz w:val="18"/>
          <w:szCs w:val="18"/>
        </w:rPr>
        <w:br/>
      </w:r>
      <w:r w:rsidR="00645D22" w:rsidRPr="00F847A6">
        <w:rPr>
          <w:sz w:val="18"/>
          <w:szCs w:val="18"/>
        </w:rPr>
        <w:t>li</w:t>
      </w:r>
      <w:r w:rsidR="009303D9" w:rsidRPr="00F847A6">
        <w:rPr>
          <w:sz w:val="18"/>
          <w:szCs w:val="18"/>
        </w:rPr>
        <w:t xml:space="preserve">ne </w:t>
      </w:r>
      <w:r w:rsidR="001A3B3D" w:rsidRPr="00F847A6">
        <w:rPr>
          <w:sz w:val="18"/>
          <w:szCs w:val="18"/>
        </w:rPr>
        <w:t>3</w:t>
      </w:r>
      <w:r w:rsidR="009303D9" w:rsidRPr="00F847A6">
        <w:rPr>
          <w:sz w:val="18"/>
          <w:szCs w:val="18"/>
        </w:rPr>
        <w:t xml:space="preserve">: </w:t>
      </w:r>
      <w:r w:rsidR="009303D9"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9303D9" w:rsidRPr="00F847A6">
        <w:rPr>
          <w:sz w:val="18"/>
          <w:szCs w:val="18"/>
        </w:rPr>
        <w:t xml:space="preserve">line </w:t>
      </w:r>
      <w:r w:rsidR="001A3B3D" w:rsidRPr="00F847A6">
        <w:rPr>
          <w:sz w:val="18"/>
          <w:szCs w:val="18"/>
        </w:rPr>
        <w:t>4</w:t>
      </w:r>
      <w:r w:rsidR="009303D9" w:rsidRPr="00F847A6">
        <w:rPr>
          <w:sz w:val="18"/>
          <w:szCs w:val="18"/>
        </w:rPr>
        <w:t>: City, Country</w:t>
      </w:r>
      <w:r w:rsidR="001A3B3D" w:rsidRPr="00F847A6">
        <w:rPr>
          <w:sz w:val="18"/>
          <w:szCs w:val="18"/>
        </w:rPr>
        <w:br/>
      </w:r>
      <w:r w:rsidR="009303D9" w:rsidRPr="00F847A6">
        <w:rPr>
          <w:sz w:val="18"/>
          <w:szCs w:val="18"/>
        </w:rPr>
        <w:t xml:space="preserve">line </w:t>
      </w:r>
      <w:r w:rsidR="001A3B3D" w:rsidRPr="00F847A6">
        <w:rPr>
          <w:sz w:val="18"/>
          <w:szCs w:val="18"/>
        </w:rPr>
        <w:t>5: e</w:t>
      </w:r>
      <w:r w:rsidR="009303D9" w:rsidRPr="00F847A6">
        <w:rPr>
          <w:sz w:val="18"/>
          <w:szCs w:val="18"/>
        </w:rPr>
        <w:t>ma</w:t>
      </w:r>
      <w:r w:rsidR="001A3B3D" w:rsidRPr="00F847A6">
        <w:rPr>
          <w:sz w:val="18"/>
          <w:szCs w:val="18"/>
        </w:rPr>
        <w:t>il address</w:t>
      </w:r>
      <w:r w:rsidR="00B768D1">
        <w:rPr>
          <w:sz w:val="18"/>
          <w:szCs w:val="18"/>
        </w:rPr>
        <w:t xml:space="preserve"> or ORCID</w:t>
      </w:r>
    </w:p>
    <w:p w14:paraId="51DD14E6" w14:textId="50DA69FB" w:rsidR="001A3B3D" w:rsidRPr="00F847A6" w:rsidRDefault="00BD670B" w:rsidP="00EA6834">
      <w:pPr>
        <w:pStyle w:val="Author"/>
        <w:spacing w:before="0"/>
        <w:rPr>
          <w:sz w:val="18"/>
          <w:szCs w:val="18"/>
        </w:rPr>
      </w:pPr>
      <w:r>
        <w:rPr>
          <w:sz w:val="18"/>
          <w:szCs w:val="18"/>
        </w:rPr>
        <w:br w:type="column"/>
      </w:r>
      <w:r w:rsidR="00A01AED">
        <w:rPr>
          <w:sz w:val="18"/>
          <w:szCs w:val="18"/>
        </w:rPr>
        <w:t>Assadarat Khur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29778F1A" w14:textId="1E4DF258" w:rsidR="001A3B3D" w:rsidRPr="00F847A6" w:rsidRDefault="00BD670B" w:rsidP="00EA6834">
      <w:pPr>
        <w:pStyle w:val="Author"/>
        <w:spacing w:before="0"/>
        <w:rPr>
          <w:sz w:val="18"/>
          <w:szCs w:val="18"/>
        </w:rPr>
      </w:pPr>
      <w:r>
        <w:rPr>
          <w:sz w:val="18"/>
          <w:szCs w:val="18"/>
        </w:rPr>
        <w:br w:type="column"/>
      </w:r>
      <w:r w:rsidR="00A01AED">
        <w:rPr>
          <w:sz w:val="18"/>
          <w:szCs w:val="18"/>
        </w:rPr>
        <w:t>Pattanasak Mongkolw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6E44AB5B" w14:textId="3F6C6774" w:rsidR="00EA6834" w:rsidRDefault="00EA6834">
      <w:pPr>
        <w:sectPr w:rsidR="00EA6834" w:rsidSect="003B4E04">
          <w:type w:val="continuous"/>
          <w:pgSz w:w="11906" w:h="16838" w:code="9"/>
          <w:pgMar w:top="450" w:right="893" w:bottom="1440" w:left="893" w:header="720" w:footer="720" w:gutter="0"/>
          <w:cols w:num="3" w:space="720"/>
          <w:docGrid w:linePitch="360"/>
        </w:sectPr>
      </w:pPr>
    </w:p>
    <w:p w14:paraId="5B6EBD8A"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426A3E29" w14:textId="3DDE0A0A" w:rsidR="004D72B5" w:rsidRPr="0071515D" w:rsidRDefault="00FC7D79" w:rsidP="00972203">
      <w:pPr>
        <w:pStyle w:val="Abstract"/>
        <w:rPr>
          <w:i/>
          <w:iCs/>
          <w:color w:val="AEAAAA" w:themeColor="background2" w:themeShade="BF"/>
        </w:rPr>
      </w:pPr>
      <w:r w:rsidRPr="0071515D">
        <w:rPr>
          <w:i/>
          <w:iCs/>
          <w:color w:val="AEAAAA" w:themeColor="background2" w:themeShade="BF"/>
        </w:rPr>
        <w:t xml:space="preserve">On the increasing demand for better quality of healthcare service, there is the topic that involve healthcare information technology in term of operation efficiency. Healthcare information sharing and interoperability between healthcare organizations is one of major solution to improve healthcare service quality. But, there still many </w:t>
      </w:r>
      <w:r w:rsidR="002178C3" w:rsidRPr="0071515D">
        <w:rPr>
          <w:i/>
          <w:iCs/>
          <w:color w:val="AEAAAA" w:themeColor="background2" w:themeShade="BF"/>
        </w:rPr>
        <w:t>challenges</w:t>
      </w:r>
      <w:r w:rsidRPr="0071515D">
        <w:rPr>
          <w:i/>
          <w:iCs/>
          <w:color w:val="AEAAAA" w:themeColor="background2" w:themeShade="BF"/>
        </w:rPr>
        <w:t xml:space="preserve"> inhibit the solution to become reality. There found initiatives to standardize healthcare information sharing method. To address issue about health document sharing between different enterprises, Integrating Healthcare Enterprise (IHE) initiative have proposed Cross</w:t>
      </w:r>
      <w:r w:rsidR="002178C3" w:rsidRPr="0071515D">
        <w:rPr>
          <w:rFonts w:cstheme="minorBidi" w:hint="cs"/>
          <w:i/>
          <w:iCs/>
          <w:color w:val="AEAAAA" w:themeColor="background2" w:themeShade="BF"/>
          <w:szCs w:val="22"/>
          <w:cs/>
          <w:lang w:bidi="th-TH"/>
        </w:rPr>
        <w:t>-</w:t>
      </w:r>
      <w:r w:rsidRPr="0071515D">
        <w:rPr>
          <w:i/>
          <w:iCs/>
          <w:color w:val="AEAAAA" w:themeColor="background2" w:themeShade="BF"/>
        </w:rPr>
        <w:t xml:space="preserve">Enterprise Document Sharing (XDS.b) Profile. The profile </w:t>
      </w:r>
      <w:r w:rsidR="002178C3" w:rsidRPr="0071515D">
        <w:rPr>
          <w:i/>
          <w:iCs/>
          <w:color w:val="AEAAAA" w:themeColor="background2" w:themeShade="BF"/>
        </w:rPr>
        <w:t>allows</w:t>
      </w:r>
      <w:r w:rsidRPr="0071515D">
        <w:rPr>
          <w:i/>
          <w:iCs/>
          <w:color w:val="AEAAAA" w:themeColor="background2" w:themeShade="BF"/>
        </w:rPr>
        <w:t xml:space="preserve"> the adopted organizations to share health document between each other simultaneously. A</w:t>
      </w:r>
      <w:r w:rsidR="002178C3" w:rsidRPr="0071515D">
        <w:rPr>
          <w:rFonts w:cs="Angsana New"/>
          <w:i/>
          <w:iCs/>
          <w:color w:val="AEAAAA" w:themeColor="background2" w:themeShade="BF"/>
          <w:szCs w:val="22"/>
          <w:lang w:bidi="th-TH"/>
        </w:rPr>
        <w:t>t the same time, as</w:t>
      </w:r>
      <w:r w:rsidRPr="0071515D">
        <w:rPr>
          <w:i/>
          <w:iCs/>
          <w:color w:val="AEAAAA" w:themeColor="background2" w:themeShade="BF"/>
        </w:rPr>
        <w:t xml:space="preserve"> well as other industry, there also emerging cyber-security threats threatening healthcare information domain. These threats increase difficulty to development of health information sharing network and causing damage to healthcare enterprises. These cyberthreats can cause damage to the industry in many </w:t>
      </w:r>
      <w:r w:rsidR="00A43465" w:rsidRPr="0071515D">
        <w:rPr>
          <w:i/>
          <w:iCs/>
          <w:color w:val="AEAAAA" w:themeColor="background2" w:themeShade="BF"/>
        </w:rPr>
        <w:t>aspects</w:t>
      </w:r>
      <w:r w:rsidRPr="0071515D">
        <w:rPr>
          <w:i/>
          <w:iCs/>
          <w:color w:val="AEAAAA" w:themeColor="background2" w:themeShade="BF"/>
        </w:rPr>
        <w:t xml:space="preserve">, especially those cyber-attack that targeting integrity and availability of data. </w:t>
      </w:r>
      <w:r w:rsidR="00A43465" w:rsidRPr="0071515D">
        <w:rPr>
          <w:i/>
          <w:iCs/>
          <w:color w:val="AEAAAA" w:themeColor="background2" w:themeShade="BF"/>
        </w:rPr>
        <w:t>These kinds of cyber-attack</w:t>
      </w:r>
      <w:r w:rsidRPr="0071515D">
        <w:rPr>
          <w:i/>
          <w:iCs/>
          <w:color w:val="AEAAAA" w:themeColor="background2" w:themeShade="BF"/>
        </w:rPr>
        <w:t xml:space="preserve"> can severe the continuity of medical operation which </w:t>
      </w:r>
      <w:r w:rsidR="00A43465" w:rsidRPr="0071515D">
        <w:rPr>
          <w:i/>
          <w:iCs/>
          <w:color w:val="AEAAAA" w:themeColor="background2" w:themeShade="BF"/>
        </w:rPr>
        <w:t>could</w:t>
      </w:r>
      <w:r w:rsidRPr="0071515D">
        <w:rPr>
          <w:i/>
          <w:iCs/>
          <w:color w:val="AEAAAA" w:themeColor="background2" w:themeShade="BF"/>
        </w:rPr>
        <w:t xml:space="preserve"> result as the cost of patient’s life. There are many solutions technology proposed to deal with </w:t>
      </w:r>
      <w:r w:rsidR="002545A4" w:rsidRPr="0071515D">
        <w:rPr>
          <w:i/>
          <w:iCs/>
          <w:color w:val="AEAAAA" w:themeColor="background2" w:themeShade="BF"/>
        </w:rPr>
        <w:t>these kinds of cyber-attacks</w:t>
      </w:r>
      <w:r w:rsidRPr="0071515D">
        <w:rPr>
          <w:i/>
          <w:iCs/>
          <w:color w:val="AEAAAA" w:themeColor="background2" w:themeShade="BF"/>
        </w:rPr>
        <w:t xml:space="preserve">. One of the </w:t>
      </w:r>
      <w:r w:rsidR="002545A4" w:rsidRPr="0071515D">
        <w:rPr>
          <w:i/>
          <w:iCs/>
          <w:color w:val="AEAAAA" w:themeColor="background2" w:themeShade="BF"/>
        </w:rPr>
        <w:t>technologies</w:t>
      </w:r>
      <w:r w:rsidRPr="0071515D">
        <w:rPr>
          <w:i/>
          <w:iCs/>
          <w:color w:val="AEAAAA" w:themeColor="background2" w:themeShade="BF"/>
        </w:rPr>
        <w:t xml:space="preserve"> that on the trend to deal with cyber-threats threatening integrity and availability of data is Blockchain technology. There are several </w:t>
      </w:r>
      <w:r w:rsidR="002545A4" w:rsidRPr="0071515D">
        <w:rPr>
          <w:i/>
          <w:iCs/>
          <w:color w:val="AEAAAA" w:themeColor="background2" w:themeShade="BF"/>
        </w:rPr>
        <w:t>research</w:t>
      </w:r>
      <w:r w:rsidRPr="0071515D">
        <w:rPr>
          <w:i/>
          <w:iCs/>
          <w:color w:val="AEAAAA" w:themeColor="background2" w:themeShade="BF"/>
        </w:rPr>
        <w:t xml:space="preserve"> and concepts that proposed about using Blockchain technology to solve health information sharing issue. But there still many limits prevent Blockchain technology to effectively integrated with data like health information. In this work, we propose another approach for integrate Blockchain technology with health information. We see that standard like IHE XDS.b profile could be use with Blockchain technology to allow health document sharing through decentralized network while address cyber-security issue through unique characteristics of Blockchain technology.</w:t>
      </w:r>
    </w:p>
    <w:p w14:paraId="00DF7B5F" w14:textId="5B2203EC" w:rsidR="009303D9" w:rsidRPr="004D72B5" w:rsidRDefault="004D72B5" w:rsidP="00972203">
      <w:pPr>
        <w:pStyle w:val="Keywords"/>
      </w:pPr>
      <w:r w:rsidRPr="004D72B5">
        <w:t>Keywords—</w:t>
      </w:r>
      <w:r w:rsidR="00FC7D79">
        <w:t>health</w:t>
      </w:r>
      <w:r w:rsidR="007E5B8A">
        <w:t xml:space="preserve"> information, interoperability, information sharing, information security, blockchain, smart contract, ihe, xds</w:t>
      </w:r>
    </w:p>
    <w:p w14:paraId="3E318893" w14:textId="4C58D85B" w:rsidR="006165CE" w:rsidRPr="006165CE" w:rsidRDefault="009303D9" w:rsidP="00E7596C">
      <w:pPr>
        <w:pStyle w:val="Heading1"/>
      </w:pPr>
      <w:r w:rsidRPr="00D632BE">
        <w:t>Introduction</w:t>
      </w:r>
    </w:p>
    <w:p w14:paraId="44DC7323" w14:textId="77777777" w:rsidR="008E6FB0" w:rsidRDefault="007C5299" w:rsidP="00E7596C">
      <w:pPr>
        <w:pStyle w:val="BodyText"/>
        <w:rPr>
          <w:color w:val="FF0000"/>
          <w:lang w:val="en-US"/>
        </w:rPr>
      </w:pPr>
      <w:r>
        <w:rPr>
          <w:color w:val="FF0000"/>
          <w:lang w:val="en-US"/>
        </w:rPr>
        <w:t xml:space="preserve">(Shorten this paragraph, emphasize on the need of interoperability between healthcare organization) </w:t>
      </w:r>
    </w:p>
    <w:p w14:paraId="4BA32C58" w14:textId="28AF9EE5" w:rsidR="00A20B77" w:rsidRDefault="007E5B8A" w:rsidP="00E7596C">
      <w:pPr>
        <w:pStyle w:val="BodyText"/>
        <w:rPr>
          <w:lang w:val="en-US"/>
        </w:rPr>
      </w:pPr>
      <w:r w:rsidRPr="00E7316E">
        <w:rPr>
          <w:lang w:val="en-US"/>
        </w:rPr>
        <w:t xml:space="preserve">On the increasing demand for better quality of healthcare service, there is the topic that involve healthcare information technology in term of operation efficiency. Healthcare information sharing and interoperability between healthcare organizations </w:t>
      </w:r>
      <w:r w:rsidR="008E6FB0">
        <w:rPr>
          <w:rFonts w:cs="Angsana New"/>
          <w:szCs w:val="25"/>
          <w:lang w:val="en-US" w:bidi="th-TH"/>
        </w:rPr>
        <w:t>are</w:t>
      </w:r>
      <w:r w:rsidRPr="00E7316E">
        <w:rPr>
          <w:lang w:val="en-US"/>
        </w:rPr>
        <w:t xml:space="preserve"> major solution</w:t>
      </w:r>
      <w:r w:rsidR="008E6FB0">
        <w:rPr>
          <w:lang w:val="en-US"/>
        </w:rPr>
        <w:t>s</w:t>
      </w:r>
      <w:r w:rsidRPr="00E7316E">
        <w:rPr>
          <w:lang w:val="en-US"/>
        </w:rPr>
        <w:t xml:space="preserve"> to improve healthcare service quality. Patient’s health document data are scattered across different healthcare organizations, due to the foundation of healthcare informatics are separately developed by different organizations. Each healthcare </w:t>
      </w:r>
      <w:r w:rsidRPr="00E7316E">
        <w:rPr>
          <w:lang w:val="en-US"/>
        </w:rPr>
        <w:t>organizations have their own method to process and handle healthcare information. This make it hard for one healthcare information to interoperate with other.</w:t>
      </w:r>
      <w:r w:rsidR="00575A83" w:rsidRPr="00E7316E">
        <w:rPr>
          <w:lang w:val="en-US"/>
        </w:rPr>
        <w:t xml:space="preserve"> </w:t>
      </w:r>
      <w:r w:rsidRPr="00E7316E">
        <w:rPr>
          <w:lang w:val="en-US"/>
        </w:rPr>
        <w:t>It even more difficult for individual patient to integrate their healthcare between different providers</w:t>
      </w:r>
      <w:r w:rsidR="00575A83" w:rsidRPr="00E7316E">
        <w:rPr>
          <w:lang w:val="en-US"/>
        </w:rPr>
        <w:t xml:space="preserve"> together</w:t>
      </w:r>
      <w:r w:rsidRPr="00E7316E">
        <w:rPr>
          <w:lang w:val="en-US"/>
        </w:rPr>
        <w:t xml:space="preserve">. It revealed that </w:t>
      </w:r>
      <w:r w:rsidR="00934F0F" w:rsidRPr="00E7316E">
        <w:rPr>
          <w:lang w:val="en-US"/>
        </w:rPr>
        <w:t>these interoperation problems</w:t>
      </w:r>
      <w:r w:rsidRPr="00E7316E">
        <w:rPr>
          <w:lang w:val="en-US"/>
        </w:rPr>
        <w:t xml:space="preserve"> cause huge decrease in efficiency on healthcare operation and result as lower quality of healthcare service [1]</w:t>
      </w:r>
      <w:r w:rsidR="00934F0F" w:rsidRPr="00E7316E">
        <w:rPr>
          <w:lang w:val="en-US"/>
        </w:rPr>
        <w:t xml:space="preserve"> – [</w:t>
      </w:r>
      <w:r w:rsidRPr="00E7316E">
        <w:rPr>
          <w:lang w:val="en-US"/>
        </w:rPr>
        <w:t xml:space="preserve">8]. That why there are many </w:t>
      </w:r>
      <w:r w:rsidR="00934F0F" w:rsidRPr="00E7316E">
        <w:rPr>
          <w:lang w:val="en-US"/>
        </w:rPr>
        <w:t>initiatives</w:t>
      </w:r>
      <w:r w:rsidRPr="00E7316E">
        <w:rPr>
          <w:lang w:val="en-US"/>
        </w:rPr>
        <w:t xml:space="preserve"> that start to standardize healthcare information technology with the goal to allow healthcare organization to be able to interoperate with each other.</w:t>
      </w:r>
      <w:r w:rsidR="00934F0F" w:rsidRPr="00E7316E">
        <w:rPr>
          <w:lang w:val="en-US"/>
        </w:rPr>
        <w:t xml:space="preserve"> </w:t>
      </w:r>
      <w:r w:rsidR="006A0E6C" w:rsidRPr="006A0E6C">
        <w:rPr>
          <w:color w:val="FF0000"/>
          <w:lang w:val="en-US"/>
        </w:rPr>
        <w:t>(Existing solutions -&gt; IHE XDS)</w:t>
      </w:r>
    </w:p>
    <w:p w14:paraId="16C5A6D2" w14:textId="7FE232C2" w:rsidR="006165CE" w:rsidRDefault="006165CE" w:rsidP="00E7596C">
      <w:pPr>
        <w:pStyle w:val="BodyText"/>
        <w:rPr>
          <w:color w:val="FF0000"/>
          <w:lang w:val="en-US"/>
        </w:rPr>
      </w:pPr>
      <w:r>
        <w:rPr>
          <w:color w:val="FF0000"/>
          <w:lang w:val="en-US"/>
        </w:rPr>
        <w:t>(Emphasize on scenario that will benefit from our work)</w:t>
      </w:r>
    </w:p>
    <w:p w14:paraId="7D6F1E45" w14:textId="2AE92B4A" w:rsidR="005F29C5" w:rsidRDefault="00123D59" w:rsidP="0084632A">
      <w:pPr>
        <w:pStyle w:val="BodyText"/>
        <w:rPr>
          <w:color w:val="FF0000"/>
          <w:lang w:val="en-US"/>
        </w:rPr>
      </w:pPr>
      <w:r>
        <w:rPr>
          <w:color w:val="FF0000"/>
          <w:lang w:val="en-US"/>
        </w:rPr>
        <w:t xml:space="preserve">(Shorten this paragraph, emphasize on securing integrity of health information) </w:t>
      </w:r>
      <w:r w:rsidR="00A32B4F">
        <w:rPr>
          <w:color w:val="FF0000"/>
          <w:lang w:val="en-US"/>
        </w:rPr>
        <w:t xml:space="preserve">(Lead to how our solutions can solve) </w:t>
      </w:r>
    </w:p>
    <w:p w14:paraId="4E2E70DA" w14:textId="66AC3329" w:rsidR="005F29C5" w:rsidRDefault="005F29C5" w:rsidP="0084632A">
      <w:pPr>
        <w:pStyle w:val="BodyText"/>
        <w:rPr>
          <w:color w:val="FF0000"/>
          <w:lang w:val="en-US"/>
        </w:rPr>
      </w:pPr>
      <w:r w:rsidRPr="005F29C5">
        <w:rPr>
          <w:color w:val="2F5496" w:themeColor="accent5" w:themeShade="BF"/>
          <w:lang w:val="en-US"/>
        </w:rPr>
        <w:t>Sharing health information with not fully trusted party exposing vulnerabilities to business and organization. The risk that benefit the organization gain from sharing their patient information with other may not sustain the risk and cost they need to take. This create high friction for one organization to share their information with others.</w:t>
      </w:r>
    </w:p>
    <w:p w14:paraId="506955A4" w14:textId="7E0E1601" w:rsidR="0084632A" w:rsidRDefault="0084632A" w:rsidP="0084632A">
      <w:pPr>
        <w:pStyle w:val="BodyText"/>
        <w:rPr>
          <w:lang w:val="en-US"/>
        </w:rPr>
      </w:pPr>
      <w:r w:rsidRPr="00E7316E">
        <w:rPr>
          <w:lang w:val="en-US"/>
        </w:rPr>
        <w:t>Patients health and lives depend on their medical service provider. Failing to secure the service against cyber-attacks could cause great negative impact. Cyber-attacks that cause disruption of medical operation continuity like denial-of-service or ransomware, could result in the cost of patient’s life. At the same time, incident like data breached or information leakage could affect the reputation of the care provider if it disclosed to the public. It could further harm individual who is the information belonged to. It could even damage reputation and career of medical staff in the case of identity theft where identity of specific medical staff is used to perform the attack (such as credential theft, etc.).</w:t>
      </w:r>
      <w:r w:rsidR="002E6A36">
        <w:rPr>
          <w:lang w:val="en-US"/>
        </w:rPr>
        <w:t xml:space="preserve"> </w:t>
      </w:r>
      <w:r w:rsidR="002E6A36" w:rsidRPr="002E6A36">
        <w:rPr>
          <w:color w:val="FF0000"/>
          <w:lang w:val="en-US"/>
        </w:rPr>
        <w:t>(End mentioning Blockchain)</w:t>
      </w:r>
    </w:p>
    <w:p w14:paraId="44B6F1AE" w14:textId="05FA430D" w:rsidR="00533424" w:rsidRDefault="00533424" w:rsidP="0084632A">
      <w:pPr>
        <w:pStyle w:val="BodyText"/>
        <w:rPr>
          <w:color w:val="FF0000"/>
          <w:lang w:val="en-US"/>
        </w:rPr>
      </w:pPr>
      <w:r w:rsidRPr="00DF2C81">
        <w:rPr>
          <w:color w:val="FF0000"/>
          <w:lang w:val="en-US"/>
        </w:rPr>
        <w:t xml:space="preserve">(Introduction about existing </w:t>
      </w:r>
      <w:r w:rsidRPr="00A32B4F">
        <w:rPr>
          <w:color w:val="FF0000"/>
          <w:u w:val="single"/>
          <w:lang w:val="en-US"/>
        </w:rPr>
        <w:t>technology</w:t>
      </w:r>
      <w:r w:rsidRPr="00DF2C81">
        <w:rPr>
          <w:color w:val="FF0000"/>
          <w:lang w:val="en-US"/>
        </w:rPr>
        <w:t xml:space="preserve"> addressing above issues then lead to remaining issues/</w:t>
      </w:r>
      <w:r w:rsidR="00EC47FE">
        <w:rPr>
          <w:color w:val="FF0000"/>
          <w:lang w:val="en-US"/>
        </w:rPr>
        <w:t>problems/limits</w:t>
      </w:r>
      <w:r w:rsidRPr="00DF2C81">
        <w:rPr>
          <w:color w:val="FF0000"/>
          <w:lang w:val="en-US"/>
        </w:rPr>
        <w:t xml:space="preserve"> that still need further solution)</w:t>
      </w:r>
      <w:r w:rsidR="002E6A36">
        <w:rPr>
          <w:color w:val="FF0000"/>
          <w:lang w:val="en-US"/>
        </w:rPr>
        <w:t xml:space="preserve"> (Mentioning Blockchain)</w:t>
      </w:r>
    </w:p>
    <w:p w14:paraId="5DD3B354" w14:textId="0FE5A4C0" w:rsidR="00EC47FE" w:rsidRDefault="00EC47FE" w:rsidP="0084632A">
      <w:pPr>
        <w:pStyle w:val="BodyText"/>
        <w:rPr>
          <w:color w:val="FF0000"/>
          <w:lang w:val="en-US"/>
        </w:rPr>
      </w:pPr>
      <w:r>
        <w:rPr>
          <w:color w:val="FF0000"/>
          <w:lang w:val="en-US"/>
        </w:rPr>
        <w:t>(Lead from those remaining issues to the need of our proposed solution which also emphasize on why we need Blockchain)</w:t>
      </w:r>
      <w:r w:rsidR="00531574">
        <w:rPr>
          <w:color w:val="FF0000"/>
          <w:lang w:val="en-US"/>
        </w:rPr>
        <w:br/>
      </w:r>
      <w:r w:rsidR="00531574">
        <w:rPr>
          <w:color w:val="FF0000"/>
          <w:lang w:val="en-US"/>
        </w:rPr>
        <w:tab/>
        <w:t>(Blockchain, its characteristics and impact)</w:t>
      </w:r>
      <w:r w:rsidR="0001167B">
        <w:rPr>
          <w:color w:val="FF0000"/>
          <w:lang w:val="en-US"/>
        </w:rPr>
        <w:t xml:space="preserve"> </w:t>
      </w:r>
      <w:r w:rsidR="0001167B" w:rsidRPr="006C07A5">
        <w:rPr>
          <w:lang w:val="en-US"/>
        </w:rPr>
        <w:t>According to the document “Blockchain Technology Overview” which published by N</w:t>
      </w:r>
      <w:r w:rsidR="0001167B">
        <w:rPr>
          <w:lang w:val="en-US"/>
        </w:rPr>
        <w:t>IST</w:t>
      </w:r>
      <w:r w:rsidR="0001167B" w:rsidRPr="006C07A5">
        <w:rPr>
          <w:lang w:val="en-US"/>
        </w:rPr>
        <w:t xml:space="preserve">, Blockchain can be informally define as </w:t>
      </w:r>
      <w:r w:rsidR="0001167B">
        <w:rPr>
          <w:lang w:val="en-US"/>
        </w:rPr>
        <w:t>a</w:t>
      </w:r>
      <w:r w:rsidR="0001167B" w:rsidRPr="006C07A5">
        <w:rPr>
          <w:lang w:val="en-US"/>
        </w:rPr>
        <w:t xml:space="preserve"> distributed digital ledger of cryptographically signed transactions that are grouped into blocks. Each block is cryptographically linked to the previous one (making it tamper evident) after validation and undergoing a consensus decision. As new blocks are added, older blocks become </w:t>
      </w:r>
      <w:r w:rsidR="0001167B" w:rsidRPr="006C07A5">
        <w:rPr>
          <w:lang w:val="en-US"/>
        </w:rPr>
        <w:lastRenderedPageBreak/>
        <w:t>more difficult to modify (creating tamper resistance). New blocks are replicated across copies of the ledger within the network, and any conflicts are resolved automatically using established rules.</w:t>
      </w:r>
      <w:r w:rsidR="0001167B">
        <w:rPr>
          <w:lang w:val="en-US"/>
        </w:rPr>
        <w:t xml:space="preserve"> This give its characteristics to sustain threat against integrity and availability of information. At the sane time, with consensus as vital part of Blockchain, it allows members of Blockchain network to systematically “trusted” each other without the need of mutuality trust or physical agreement. Additionally, as distributed decentralized network, Blockchain require each member to passively share information with each other</w:t>
      </w:r>
      <w:r w:rsidR="002E6A36">
        <w:rPr>
          <w:lang w:val="en-US"/>
        </w:rPr>
        <w:t xml:space="preserve"> </w:t>
      </w:r>
      <w:r w:rsidR="002E6A36" w:rsidRPr="002E6A36">
        <w:rPr>
          <w:color w:val="FF0000"/>
          <w:lang w:val="en-US"/>
        </w:rPr>
        <w:t>(One of famous Blockchain platform is Ethereum)</w:t>
      </w:r>
    </w:p>
    <w:p w14:paraId="52860FE6" w14:textId="7CC85AFD" w:rsidR="00DB3FDD" w:rsidRPr="007D0BA5" w:rsidRDefault="00730CAA" w:rsidP="0084632A">
      <w:pPr>
        <w:pStyle w:val="BodyText"/>
        <w:rPr>
          <w:lang w:val="en-US"/>
        </w:rPr>
      </w:pPr>
      <w:r>
        <w:rPr>
          <w:color w:val="FF0000"/>
          <w:lang w:val="en-US"/>
        </w:rPr>
        <w:t>(There are existing work</w:t>
      </w:r>
      <w:r w:rsidR="003B01B1">
        <w:rPr>
          <w:color w:val="FF0000"/>
          <w:lang w:val="en-US"/>
        </w:rPr>
        <w:t>s</w:t>
      </w:r>
      <w:r>
        <w:rPr>
          <w:color w:val="FF0000"/>
          <w:lang w:val="en-US"/>
        </w:rPr>
        <w:t xml:space="preserve"> that try to combine Health Info. Exchange with Blockchain)</w:t>
      </w:r>
      <w:r w:rsidR="007D0BA5">
        <w:rPr>
          <w:color w:val="FF0000"/>
          <w:lang w:val="en-US"/>
        </w:rPr>
        <w:t xml:space="preserve"> -&gt; MEDREC, Mayo</w:t>
      </w:r>
      <w:r w:rsidR="007D0BA5">
        <w:rPr>
          <w:color w:val="FF0000"/>
          <w:lang w:val="en-US"/>
        </w:rPr>
        <w:br/>
        <w:t>However, there are some opening issues which we offer to solve. So, we propose</w:t>
      </w:r>
      <w:r w:rsidR="007D0BA5">
        <w:rPr>
          <w:lang w:val="en-US"/>
        </w:rPr>
        <w:t xml:space="preserve"> </w:t>
      </w:r>
      <w:r w:rsidR="00DB3FDD" w:rsidRPr="00DB3FDD">
        <w:rPr>
          <w:color w:val="FF0000"/>
          <w:lang w:val="en-US"/>
        </w:rPr>
        <w:t>(Our proposal, benefit, Why? How?)</w:t>
      </w:r>
      <w:r w:rsidR="00751249" w:rsidRPr="00751249">
        <w:rPr>
          <w:lang w:val="en-US"/>
        </w:rPr>
        <w:t xml:space="preserve"> </w:t>
      </w:r>
      <w:r w:rsidR="00751249" w:rsidRPr="00E7316E">
        <w:rPr>
          <w:lang w:val="en-US"/>
        </w:rPr>
        <w:t xml:space="preserve">In this work we propose the solution that can solve interoperability issue and reduce the friction of allowing health document sharing between different enterprises altogether at once. By implementing </w:t>
      </w:r>
      <w:r w:rsidR="00751249" w:rsidRPr="00A20B77">
        <w:rPr>
          <w:color w:val="FF0000"/>
          <w:lang w:val="en-US"/>
        </w:rPr>
        <w:t xml:space="preserve">Cross-Enterprise Document Sharing (XDS.b) </w:t>
      </w:r>
      <w:r w:rsidR="00751249" w:rsidRPr="00E7316E">
        <w:rPr>
          <w:lang w:val="en-US"/>
        </w:rPr>
        <w:t>Profile which published by Integrating Healthcare Enterprise (IHE) initiative, combined with benefit from Blockchain technology.</w:t>
      </w:r>
    </w:p>
    <w:p w14:paraId="02B7634E" w14:textId="51EDDC76" w:rsidR="0084632A" w:rsidRPr="00E36264" w:rsidRDefault="00E1665E" w:rsidP="00E7596C">
      <w:pPr>
        <w:pStyle w:val="BodyText"/>
        <w:rPr>
          <w:rFonts w:cstheme="minorBidi"/>
          <w:color w:val="FF0000"/>
          <w:szCs w:val="25"/>
          <w:lang w:bidi="th-TH"/>
        </w:rPr>
      </w:pPr>
      <w:r>
        <w:rPr>
          <w:color w:val="FF0000"/>
          <w:lang w:val="en-US"/>
        </w:rPr>
        <w:t>(Brief about</w:t>
      </w:r>
      <w:r w:rsidR="00E36264">
        <w:rPr>
          <w:color w:val="FF0000"/>
          <w:lang w:val="en-US"/>
        </w:rPr>
        <w:t xml:space="preserve"> other</w:t>
      </w:r>
      <w:r>
        <w:rPr>
          <w:color w:val="FF0000"/>
          <w:lang w:val="en-US"/>
        </w:rPr>
        <w:t xml:space="preserve"> sections in</w:t>
      </w:r>
      <w:r w:rsidR="00111E4E">
        <w:rPr>
          <w:color w:val="FF0000"/>
          <w:lang w:val="en-US"/>
        </w:rPr>
        <w:t xml:space="preserve"> this</w:t>
      </w:r>
      <w:r>
        <w:rPr>
          <w:color w:val="FF0000"/>
          <w:lang w:val="en-US"/>
        </w:rPr>
        <w:t xml:space="preserve"> paper)</w:t>
      </w:r>
    </w:p>
    <w:p w14:paraId="14EE956E" w14:textId="1324004A" w:rsidR="009303D9" w:rsidRDefault="00E225DF" w:rsidP="006B6B66">
      <w:pPr>
        <w:pStyle w:val="Heading1"/>
        <w:rPr>
          <w:rFonts w:cs="Angsana New"/>
          <w:szCs w:val="25"/>
          <w:lang w:bidi="th-TH"/>
        </w:rPr>
      </w:pPr>
      <w:r>
        <w:rPr>
          <w:rFonts w:cs="Angsana New"/>
          <w:szCs w:val="25"/>
          <w:lang w:bidi="th-TH"/>
        </w:rPr>
        <w:t>RELATED WORK</w:t>
      </w:r>
    </w:p>
    <w:p w14:paraId="228F4044" w14:textId="690A1602" w:rsidR="0071515D" w:rsidRDefault="0071515D" w:rsidP="0071515D">
      <w:pPr>
        <w:pStyle w:val="BodyText"/>
        <w:rPr>
          <w:lang w:val="en-US"/>
        </w:rPr>
      </w:pPr>
      <w:r w:rsidRPr="008C621E">
        <w:rPr>
          <w:lang w:val="en-US"/>
        </w:rPr>
        <w:t xml:space="preserve">There are many </w:t>
      </w:r>
      <w:r>
        <w:rPr>
          <w:lang w:val="en-US"/>
        </w:rPr>
        <w:t xml:space="preserve">researches </w:t>
      </w:r>
      <w:r w:rsidRPr="008C621E">
        <w:rPr>
          <w:lang w:val="en-US"/>
        </w:rPr>
        <w:t>propos</w:t>
      </w:r>
      <w:r>
        <w:rPr>
          <w:lang w:val="en-US"/>
        </w:rPr>
        <w:t>ed</w:t>
      </w:r>
      <w:r w:rsidRPr="008C621E">
        <w:rPr>
          <w:lang w:val="en-US"/>
        </w:rPr>
        <w:t xml:space="preserve"> about decentraliz</w:t>
      </w:r>
      <w:r>
        <w:rPr>
          <w:lang w:val="en-US"/>
        </w:rPr>
        <w:t>ing</w:t>
      </w:r>
      <w:r w:rsidRPr="008C621E">
        <w:rPr>
          <w:lang w:val="en-US"/>
        </w:rPr>
        <w:t xml:space="preserve"> healthcare information with Blockchain technology. The goal of decentralization and implementation of each work</w:t>
      </w:r>
      <w:r>
        <w:rPr>
          <w:lang w:val="en-US"/>
        </w:rPr>
        <w:t>s</w:t>
      </w:r>
      <w:r w:rsidRPr="008C621E">
        <w:rPr>
          <w:lang w:val="en-US"/>
        </w:rPr>
        <w:t xml:space="preserve"> has variants. </w:t>
      </w:r>
      <w:r w:rsidR="00131465">
        <w:rPr>
          <w:lang w:val="en-US"/>
        </w:rPr>
        <w:t>Here are those work related to the solution.</w:t>
      </w:r>
    </w:p>
    <w:p w14:paraId="7F8AECA2" w14:textId="212A6517" w:rsidR="0071515D" w:rsidRPr="0071515D" w:rsidRDefault="00724ECD" w:rsidP="0071515D">
      <w:pPr>
        <w:pStyle w:val="Heading2"/>
      </w:pPr>
      <w:r>
        <w:t xml:space="preserve">A Blockchain-Based Approach to Health Information Exchange proposed by </w:t>
      </w:r>
      <w:r w:rsidR="0071515D">
        <w:t>Mayo Clinic</w:t>
      </w:r>
    </w:p>
    <w:p w14:paraId="7799ECE7" w14:textId="59DFB854" w:rsidR="00640012" w:rsidRDefault="001257AB" w:rsidP="0071515D">
      <w:pPr>
        <w:pStyle w:val="BodyText"/>
        <w:rPr>
          <w:lang w:val="en-US"/>
        </w:rPr>
      </w:pPr>
      <w:r w:rsidRPr="001257AB">
        <w:rPr>
          <w:color w:val="FF0000"/>
          <w:lang w:val="en-US"/>
        </w:rPr>
        <w:t>(</w:t>
      </w:r>
      <w:r w:rsidRPr="001257AB">
        <w:rPr>
          <w:rFonts w:cstheme="minorBidi"/>
          <w:color w:val="FF0000"/>
          <w:szCs w:val="25"/>
          <w:lang w:val="en-US" w:bidi="th-TH"/>
        </w:rPr>
        <w:t>Explain more about the work, what they’ve done Why? How? Benefi</w:t>
      </w:r>
      <w:r w:rsidRPr="00510494">
        <w:rPr>
          <w:rFonts w:cstheme="minorBidi"/>
          <w:color w:val="FF0000"/>
          <w:szCs w:val="25"/>
          <w:lang w:val="en-US" w:bidi="th-TH"/>
        </w:rPr>
        <w:t>t</w:t>
      </w:r>
      <w:r w:rsidRPr="00510494">
        <w:rPr>
          <w:color w:val="FF0000"/>
          <w:lang w:val="en-US"/>
        </w:rPr>
        <w:t xml:space="preserve">) </w:t>
      </w:r>
      <w:r w:rsidR="0071515D">
        <w:rPr>
          <w:lang w:val="en-US"/>
        </w:rPr>
        <w:t xml:space="preserve">The work proposed about using Blockchain network as central hub for health information exchange. They focus on using FHIR protocol to simplify information exchange method and use Blockchain as the middle for each member to communicate with each other. This allow auditability of health information exchanging and access trail. They also gave many suggestions about potential of using Blockchain to solve issue about interoperability. </w:t>
      </w:r>
      <w:r w:rsidR="00B9711E" w:rsidRPr="00B9711E">
        <w:rPr>
          <w:color w:val="FF0000"/>
          <w:lang w:val="en-US"/>
        </w:rPr>
        <w:t>(What idea of them that we adopt to our work How? Why?)</w:t>
      </w:r>
    </w:p>
    <w:p w14:paraId="2869B2BB" w14:textId="7BC3B0FD" w:rsidR="00640012" w:rsidRPr="00640012" w:rsidRDefault="00640012" w:rsidP="0071515D">
      <w:pPr>
        <w:pStyle w:val="Heading2"/>
      </w:pPr>
      <w:r>
        <w:t>“MEDREC” proposed by MIT</w:t>
      </w:r>
    </w:p>
    <w:p w14:paraId="5CB8FCDF" w14:textId="1C30574C" w:rsidR="0071515D" w:rsidRDefault="00510494" w:rsidP="0071515D">
      <w:pPr>
        <w:pStyle w:val="BodyText"/>
        <w:rPr>
          <w:lang w:val="en-US"/>
        </w:rPr>
      </w:pPr>
      <w:r w:rsidRPr="001257AB">
        <w:rPr>
          <w:color w:val="FF0000"/>
          <w:lang w:val="en-US"/>
        </w:rPr>
        <w:t>(</w:t>
      </w:r>
      <w:r w:rsidRPr="001257AB">
        <w:rPr>
          <w:rFonts w:cstheme="minorBidi"/>
          <w:color w:val="FF0000"/>
          <w:szCs w:val="25"/>
          <w:lang w:val="en-US" w:bidi="th-TH"/>
        </w:rPr>
        <w:t>Explain more about the work, what they’ve done Why? How? Benefi</w:t>
      </w:r>
      <w:r w:rsidRPr="00510494">
        <w:rPr>
          <w:rFonts w:cstheme="minorBidi"/>
          <w:color w:val="FF0000"/>
          <w:szCs w:val="25"/>
          <w:lang w:val="en-US" w:bidi="th-TH"/>
        </w:rPr>
        <w:t>t</w:t>
      </w:r>
      <w:r w:rsidRPr="00510494">
        <w:rPr>
          <w:color w:val="FF0000"/>
          <w:lang w:val="en-US"/>
        </w:rPr>
        <w:t xml:space="preserve">) </w:t>
      </w:r>
      <w:r w:rsidR="0071515D">
        <w:rPr>
          <w:lang w:val="en-US"/>
        </w:rPr>
        <w:t>T</w:t>
      </w:r>
      <w:r w:rsidR="00640012">
        <w:rPr>
          <w:lang w:val="en-US"/>
        </w:rPr>
        <w:t>he work</w:t>
      </w:r>
      <w:r w:rsidR="0071515D">
        <w:rPr>
          <w:lang w:val="en-US"/>
        </w:rPr>
        <w:t xml:space="preserve"> utilizing Ethereum smartcontract to work as decentralized database for health information exchange. The work also proposed about utilizing data-anonymizing to allow the use of data shared within the Blockchain network in the field of data science which gave potential to enhance capabilities in medical research. However, due to the limit of the Blockchain itself, there still several issues and challenges to be addressed for Healthcare Information Blockchain to make it to reality.</w:t>
      </w:r>
      <w:r w:rsidR="00B9711E" w:rsidRPr="00B9711E">
        <w:rPr>
          <w:color w:val="FF0000"/>
          <w:lang w:val="en-US"/>
        </w:rPr>
        <w:t xml:space="preserve"> (What idea of them that we adopt to our work How? Why?)</w:t>
      </w:r>
    </w:p>
    <w:p w14:paraId="672BC509" w14:textId="0773142C" w:rsidR="0071515D" w:rsidRPr="00C11232" w:rsidRDefault="00E14360" w:rsidP="0071515D">
      <w:pPr>
        <w:pStyle w:val="Heading1"/>
        <w:rPr>
          <w:rFonts w:cs="Angsana New"/>
          <w:szCs w:val="25"/>
          <w:lang w:bidi="th-TH"/>
        </w:rPr>
      </w:pPr>
      <w:r>
        <w:rPr>
          <w:rFonts w:cs="Angsana New"/>
          <w:szCs w:val="25"/>
          <w:lang w:bidi="th-TH"/>
        </w:rPr>
        <w:t>BACKGROUND KNOWLEDGE</w:t>
      </w:r>
    </w:p>
    <w:p w14:paraId="6E693E13" w14:textId="282C6232" w:rsidR="004D70C6" w:rsidRDefault="004D70C6" w:rsidP="00ED0149">
      <w:pPr>
        <w:pStyle w:val="Heading2"/>
        <w:rPr>
          <w:color w:val="00B050"/>
        </w:rPr>
      </w:pPr>
      <w:r>
        <w:rPr>
          <w:color w:val="00B050"/>
        </w:rPr>
        <w:t>(IHE &amp; XDS.b)</w:t>
      </w:r>
    </w:p>
    <w:p w14:paraId="49BFDC93" w14:textId="20D8EB6C" w:rsidR="004D70C6" w:rsidRPr="004D70C6" w:rsidRDefault="004D70C6" w:rsidP="004D70C6">
      <w:pPr>
        <w:jc w:val="both"/>
      </w:pPr>
      <w:r>
        <w:rPr>
          <w:color w:val="00B050"/>
        </w:rPr>
        <w:t xml:space="preserve">     (Combine B C D into one paragraph)</w:t>
      </w:r>
    </w:p>
    <w:p w14:paraId="057E7F00" w14:textId="636D2D21" w:rsidR="006162D7" w:rsidRPr="008E485A" w:rsidRDefault="006162D7" w:rsidP="00ED0149">
      <w:pPr>
        <w:pStyle w:val="Heading2"/>
        <w:rPr>
          <w:color w:val="00B050"/>
        </w:rPr>
      </w:pPr>
      <w:r w:rsidRPr="008E485A">
        <w:rPr>
          <w:color w:val="00B050"/>
        </w:rPr>
        <w:t>Health information sharing and Interoperability</w:t>
      </w:r>
    </w:p>
    <w:p w14:paraId="07B49A0F" w14:textId="50DF78DC" w:rsidR="009A59AD" w:rsidRPr="008E485A" w:rsidRDefault="00DF7C53" w:rsidP="009A59AD">
      <w:pPr>
        <w:ind w:firstLine="284"/>
        <w:jc w:val="both"/>
        <w:rPr>
          <w:color w:val="00B050"/>
        </w:rPr>
      </w:pPr>
      <w:r w:rsidRPr="008E485A">
        <w:rPr>
          <w:color w:val="00B050"/>
        </w:rPr>
        <w:t xml:space="preserve">Modern medical operation has large amount of healthcare information flow within the system. Throughout the age, many medical provider services and organizations have developed their own health information system and database to increase efficiency of operation in their medical services. </w:t>
      </w:r>
      <w:r w:rsidR="00CA498B" w:rsidRPr="008E485A">
        <w:rPr>
          <w:color w:val="00B050"/>
        </w:rPr>
        <w:t>As the time past, information</w:t>
      </w:r>
      <w:r w:rsidR="000836BE" w:rsidRPr="008E485A">
        <w:rPr>
          <w:color w:val="00B050"/>
        </w:rPr>
        <w:t xml:space="preserve"> of individual patients</w:t>
      </w:r>
      <w:r w:rsidR="00CA498B" w:rsidRPr="008E485A">
        <w:rPr>
          <w:color w:val="00B050"/>
        </w:rPr>
        <w:t xml:space="preserve"> </w:t>
      </w:r>
      <w:r w:rsidR="00A57262" w:rsidRPr="008E485A">
        <w:rPr>
          <w:color w:val="00B050"/>
        </w:rPr>
        <w:t>has</w:t>
      </w:r>
      <w:r w:rsidR="000836BE" w:rsidRPr="008E485A">
        <w:rPr>
          <w:color w:val="00B050"/>
        </w:rPr>
        <w:t xml:space="preserve"> scattered amongst different systems. </w:t>
      </w:r>
      <w:r w:rsidR="00A57262" w:rsidRPr="008E485A">
        <w:rPr>
          <w:color w:val="00B050"/>
        </w:rPr>
        <w:t>This become new challenge for healthcare enterprise to further enhance their medical service efficiency by sharing health information with other systems within healthcare industry domain. There found several initiatives to standardize healthcare information sharing method.</w:t>
      </w:r>
    </w:p>
    <w:p w14:paraId="7B6F375D" w14:textId="2B660FF2" w:rsidR="009303D9" w:rsidRPr="008E485A" w:rsidRDefault="004906FE" w:rsidP="00ED0149">
      <w:pPr>
        <w:pStyle w:val="Heading2"/>
        <w:rPr>
          <w:color w:val="00B050"/>
        </w:rPr>
      </w:pPr>
      <w:r w:rsidRPr="008E485A">
        <w:rPr>
          <w:color w:val="00B050"/>
        </w:rPr>
        <w:t>Integrating the Healthcare Enterprise (IHE) and IHE Profiles</w:t>
      </w:r>
    </w:p>
    <w:p w14:paraId="033D33D5" w14:textId="4F363772" w:rsidR="009303D9" w:rsidRPr="008E485A" w:rsidRDefault="004906FE" w:rsidP="00E7596C">
      <w:pPr>
        <w:pStyle w:val="BodyText"/>
        <w:rPr>
          <w:color w:val="00B050"/>
          <w:lang w:val="en-US"/>
        </w:rPr>
      </w:pPr>
      <w:r w:rsidRPr="008E485A">
        <w:rPr>
          <w:color w:val="00B050"/>
          <w:lang w:val="en-US"/>
        </w:rPr>
        <w:t xml:space="preserve">IHE is an initiative by healthcare professionals and industry to improve the way computer systems in healthcare share information. IHE promotes the coordinated use of established standards such as DICOM and HL7 to address specific clinical needs in support of optimal patient care. Systems developed in accordance with IHE communicate with one another better, are easier to implement, and enable care providers to use information more effectively. This help enable seamless and secure access to health information that is usable whenever and wherever needed. IHE providing specifications, </w:t>
      </w:r>
      <w:r w:rsidR="00E2502A" w:rsidRPr="008E485A">
        <w:rPr>
          <w:color w:val="00B050"/>
          <w:lang w:val="en-US"/>
        </w:rPr>
        <w:t>tools,</w:t>
      </w:r>
      <w:r w:rsidRPr="008E485A">
        <w:rPr>
          <w:color w:val="00B050"/>
          <w:lang w:val="en-US"/>
        </w:rPr>
        <w:t xml:space="preserve"> and services for interoperability. IHE also engages clinicians, health authorities, industry, and users to develop, test, and implement standards-based solutions to vital health information needs. [19] IHE initiative have purpose to provide convenient and reliable way of specifying a level of compliance to standards sufficient to achieve truly efficient interoperability.</w:t>
      </w:r>
    </w:p>
    <w:p w14:paraId="11486691" w14:textId="1505E7E5" w:rsidR="004906FE" w:rsidRPr="008E485A" w:rsidRDefault="004906FE" w:rsidP="004906FE">
      <w:pPr>
        <w:pStyle w:val="Heading2"/>
        <w:rPr>
          <w:color w:val="00B050"/>
        </w:rPr>
      </w:pPr>
      <w:r w:rsidRPr="008E485A">
        <w:rPr>
          <w:color w:val="00B050"/>
        </w:rPr>
        <w:t>Cross-Enterprise Document Sharing (XDS</w:t>
      </w:r>
      <w:r w:rsidR="004779B0" w:rsidRPr="008E485A">
        <w:rPr>
          <w:color w:val="00B050"/>
        </w:rPr>
        <w:t>.b</w:t>
      </w:r>
      <w:r w:rsidRPr="008E485A">
        <w:rPr>
          <w:color w:val="00B050"/>
        </w:rPr>
        <w:t>) Profile Implementation</w:t>
      </w:r>
    </w:p>
    <w:p w14:paraId="6A458A8A" w14:textId="31D9599B" w:rsidR="00805FE5" w:rsidRDefault="004906FE" w:rsidP="00805FE5">
      <w:pPr>
        <w:pStyle w:val="BodyText"/>
        <w:rPr>
          <w:lang w:val="en-US"/>
        </w:rPr>
      </w:pPr>
      <w:r w:rsidRPr="008E485A">
        <w:rPr>
          <w:color w:val="00B050"/>
          <w:lang w:val="en-US"/>
        </w:rPr>
        <w:t xml:space="preserve">The main goal of XDS.b profile is to allow </w:t>
      </w:r>
      <w:r w:rsidR="00DC5738" w:rsidRPr="008E485A">
        <w:rPr>
          <w:color w:val="00B050"/>
          <w:lang w:val="en-US"/>
        </w:rPr>
        <w:t xml:space="preserve">enterprises that being a member of </w:t>
      </w:r>
      <w:r w:rsidRPr="008E485A">
        <w:rPr>
          <w:color w:val="00B050"/>
          <w:lang w:val="en-US"/>
        </w:rPr>
        <w:t xml:space="preserve">XDS Affinity Domain to </w:t>
      </w:r>
      <w:r w:rsidR="004779B0" w:rsidRPr="008E485A">
        <w:rPr>
          <w:rFonts w:cs="Angsana New"/>
          <w:color w:val="00B050"/>
          <w:szCs w:val="25"/>
          <w:lang w:val="en-US" w:bidi="th-TH"/>
        </w:rPr>
        <w:t xml:space="preserve">discover </w:t>
      </w:r>
      <w:r w:rsidRPr="008E485A">
        <w:rPr>
          <w:color w:val="00B050"/>
          <w:lang w:val="en-US"/>
        </w:rPr>
        <w:t>share</w:t>
      </w:r>
      <w:r w:rsidR="004779B0" w:rsidRPr="008E485A">
        <w:rPr>
          <w:color w:val="00B050"/>
          <w:lang w:val="en-US"/>
        </w:rPr>
        <w:t>d</w:t>
      </w:r>
      <w:r w:rsidRPr="008E485A">
        <w:rPr>
          <w:color w:val="00B050"/>
          <w:lang w:val="en-US"/>
        </w:rPr>
        <w:t xml:space="preserve"> health document</w:t>
      </w:r>
      <w:r w:rsidR="004779B0" w:rsidRPr="008E485A">
        <w:rPr>
          <w:color w:val="00B050"/>
          <w:lang w:val="en-US"/>
        </w:rPr>
        <w:t xml:space="preserve"> stored </w:t>
      </w:r>
      <w:r w:rsidR="00542DEA" w:rsidRPr="008E485A">
        <w:rPr>
          <w:color w:val="00B050"/>
          <w:lang w:val="en-US"/>
        </w:rPr>
        <w:t>in the system of other enterprise</w:t>
      </w:r>
      <w:r w:rsidRPr="008E485A">
        <w:rPr>
          <w:color w:val="00B050"/>
          <w:lang w:val="en-US"/>
        </w:rPr>
        <w:t xml:space="preserve"> via XDS Document Registry. T</w:t>
      </w:r>
      <w:r w:rsidR="00046451" w:rsidRPr="008E485A">
        <w:rPr>
          <w:color w:val="00B050"/>
          <w:lang w:val="en-US"/>
        </w:rPr>
        <w:t xml:space="preserve">he XDS Document Registry register set of META-data attributes belong to each </w:t>
      </w:r>
      <w:r w:rsidR="00542DEA" w:rsidRPr="008E485A">
        <w:rPr>
          <w:color w:val="00B050"/>
          <w:lang w:val="en-US"/>
        </w:rPr>
        <w:t xml:space="preserve">health </w:t>
      </w:r>
      <w:r w:rsidR="00046451" w:rsidRPr="008E485A">
        <w:rPr>
          <w:color w:val="00B050"/>
          <w:lang w:val="en-US"/>
        </w:rPr>
        <w:t>document</w:t>
      </w:r>
      <w:r w:rsidR="00542DEA" w:rsidRPr="008E485A">
        <w:rPr>
          <w:color w:val="00B050"/>
          <w:lang w:val="en-US"/>
        </w:rPr>
        <w:t>s</w:t>
      </w:r>
      <w:r w:rsidR="00046451" w:rsidRPr="008E485A">
        <w:rPr>
          <w:color w:val="00B050"/>
          <w:lang w:val="en-US"/>
        </w:rPr>
        <w:t xml:space="preserve"> to allow health information system to discover existing health document that stored within other organizations</w:t>
      </w:r>
      <w:r w:rsidRPr="008E485A">
        <w:rPr>
          <w:color w:val="00B050"/>
          <w:lang w:val="en-US"/>
        </w:rPr>
        <w:t xml:space="preserve">. </w:t>
      </w:r>
      <w:r w:rsidR="004C6854" w:rsidRPr="008E485A">
        <w:rPr>
          <w:color w:val="00B050"/>
          <w:lang w:val="en-US"/>
        </w:rPr>
        <w:t xml:space="preserve">By specified format of transactions and method for each system to communicate with each other, XDS.b make sure that all the systems within the network can communicate with each other in the same way. </w:t>
      </w:r>
      <w:r w:rsidRPr="008E485A">
        <w:rPr>
          <w:color w:val="00B050"/>
          <w:lang w:val="en-US"/>
        </w:rPr>
        <w:t xml:space="preserve">This allow </w:t>
      </w:r>
      <w:r w:rsidR="00542DEA" w:rsidRPr="008E485A">
        <w:rPr>
          <w:color w:val="00B050"/>
          <w:lang w:val="en-US"/>
        </w:rPr>
        <w:t>d</w:t>
      </w:r>
      <w:r w:rsidRPr="008E485A">
        <w:rPr>
          <w:color w:val="00B050"/>
          <w:lang w:val="en-US"/>
        </w:rPr>
        <w:t xml:space="preserve">ocument </w:t>
      </w:r>
      <w:r w:rsidR="00542DEA" w:rsidRPr="008E485A">
        <w:rPr>
          <w:color w:val="00B050"/>
          <w:lang w:val="en-US"/>
        </w:rPr>
        <w:t>c</w:t>
      </w:r>
      <w:r w:rsidRPr="008E485A">
        <w:rPr>
          <w:color w:val="00B050"/>
          <w:lang w:val="en-US"/>
        </w:rPr>
        <w:t>onsumer</w:t>
      </w:r>
      <w:r w:rsidR="00FF4F72" w:rsidRPr="008E485A">
        <w:rPr>
          <w:color w:val="00B050"/>
          <w:lang w:val="en-US"/>
        </w:rPr>
        <w:t xml:space="preserve"> and user</w:t>
      </w:r>
      <w:r w:rsidRPr="008E485A">
        <w:rPr>
          <w:color w:val="00B050"/>
          <w:lang w:val="en-US"/>
        </w:rPr>
        <w:t xml:space="preserve"> </w:t>
      </w:r>
      <w:r w:rsidR="00542DEA" w:rsidRPr="008E485A">
        <w:rPr>
          <w:color w:val="00B050"/>
          <w:lang w:val="en-US"/>
        </w:rPr>
        <w:t xml:space="preserve">in the network to share </w:t>
      </w:r>
      <w:r w:rsidR="00FF4F72" w:rsidRPr="008E485A">
        <w:rPr>
          <w:color w:val="00B050"/>
          <w:lang w:val="en-US"/>
        </w:rPr>
        <w:t>health document</w:t>
      </w:r>
      <w:r w:rsidR="00542DEA" w:rsidRPr="008E485A">
        <w:rPr>
          <w:color w:val="00B050"/>
          <w:lang w:val="en-US"/>
        </w:rPr>
        <w:t xml:space="preserve"> with each other</w:t>
      </w:r>
      <w:r w:rsidR="0001422F" w:rsidRPr="008E485A">
        <w:rPr>
          <w:color w:val="00B050"/>
          <w:lang w:val="en-US"/>
        </w:rPr>
        <w:t xml:space="preserve"> and put it to use as needed efficiently</w:t>
      </w:r>
      <w:r w:rsidR="00542DEA">
        <w:rPr>
          <w:lang w:val="en-US"/>
        </w:rPr>
        <w:t>.</w:t>
      </w:r>
    </w:p>
    <w:p w14:paraId="7A4F6FE3" w14:textId="511619D9" w:rsidR="00805FE5" w:rsidRPr="00805FE5" w:rsidRDefault="00805FE5" w:rsidP="00805FE5">
      <w:pPr>
        <w:pStyle w:val="BodyText"/>
        <w:jc w:val="center"/>
        <w:rPr>
          <w:color w:val="00B050"/>
          <w:lang w:val="en-US"/>
        </w:rPr>
      </w:pPr>
      <w:r w:rsidRPr="00805FE5">
        <w:rPr>
          <w:color w:val="00B050"/>
          <w:lang w:val="en-US"/>
        </w:rPr>
        <w:t>(Diagram/Picture)</w:t>
      </w:r>
    </w:p>
    <w:p w14:paraId="4649F017" w14:textId="208EBDCC" w:rsidR="008C621E" w:rsidRPr="002846FD" w:rsidRDefault="008C621E" w:rsidP="008C621E">
      <w:pPr>
        <w:pStyle w:val="Heading2"/>
        <w:rPr>
          <w:color w:val="FF0000"/>
        </w:rPr>
      </w:pPr>
      <w:r>
        <w:t>Ethereum</w:t>
      </w:r>
      <w:r w:rsidR="002846FD">
        <w:t xml:space="preserve"> </w:t>
      </w:r>
      <w:r w:rsidR="002846FD" w:rsidRPr="002846FD">
        <w:rPr>
          <w:color w:val="FF0000"/>
        </w:rPr>
        <w:t>(There need more to help reader understand Blockchain</w:t>
      </w:r>
      <w:r w:rsidR="002846FD">
        <w:rPr>
          <w:color w:val="FF0000"/>
        </w:rPr>
        <w:t xml:space="preserve">, focus more </w:t>
      </w:r>
      <w:r w:rsidR="00B133F3">
        <w:rPr>
          <w:color w:val="FF0000"/>
        </w:rPr>
        <w:t xml:space="preserve">in </w:t>
      </w:r>
      <w:r w:rsidR="002846FD">
        <w:rPr>
          <w:color w:val="FF0000"/>
        </w:rPr>
        <w:t>detail less introduce</w:t>
      </w:r>
      <w:r w:rsidR="002846FD" w:rsidRPr="002846FD">
        <w:rPr>
          <w:color w:val="FF0000"/>
        </w:rPr>
        <w:t>)</w:t>
      </w:r>
    </w:p>
    <w:p w14:paraId="0E741420" w14:textId="53CDDC9F" w:rsidR="008C621E" w:rsidRDefault="008C621E" w:rsidP="00E7596C">
      <w:pPr>
        <w:pStyle w:val="BodyText"/>
        <w:rPr>
          <w:lang w:val="en-US"/>
        </w:rPr>
      </w:pPr>
      <w:r w:rsidRPr="008C621E">
        <w:rPr>
          <w:lang w:val="en-US"/>
        </w:rPr>
        <w:t>Ethereum are one of well-known open source Blockchain platform. The platform initially invented by developer named Vitalik Buterin and further develop by Ethereum community. Main approach of Ethereum Blockchain is about us</w:t>
      </w:r>
      <w:r w:rsidR="006A4889">
        <w:rPr>
          <w:lang w:val="en-US"/>
        </w:rPr>
        <w:t>ing</w:t>
      </w:r>
      <w:r w:rsidRPr="008C621E">
        <w:rPr>
          <w:lang w:val="en-US"/>
        </w:rPr>
        <w:t xml:space="preserve"> Blockchain technology for application</w:t>
      </w:r>
      <w:r w:rsidR="00C513EA">
        <w:rPr>
          <w:lang w:val="en-US"/>
        </w:rPr>
        <w:t>s</w:t>
      </w:r>
      <w:r w:rsidRPr="008C621E">
        <w:rPr>
          <w:lang w:val="en-US"/>
        </w:rPr>
        <w:t xml:space="preserve"> other than cryptocurrency. The platform proposed concept about ‘smart contract’</w:t>
      </w:r>
      <w:r w:rsidR="00E374AB">
        <w:rPr>
          <w:lang w:val="en-US"/>
        </w:rPr>
        <w:t xml:space="preserve"> which is equal to put computer program or algorithm into Blockchain ledger</w:t>
      </w:r>
      <w:r w:rsidRPr="008C621E">
        <w:rPr>
          <w:lang w:val="en-US"/>
        </w:rPr>
        <w:t>.</w:t>
      </w:r>
    </w:p>
    <w:p w14:paraId="5DFA2627" w14:textId="436BC158" w:rsidR="009303D9" w:rsidRDefault="0079486D" w:rsidP="006B6B66">
      <w:pPr>
        <w:pStyle w:val="Heading1"/>
      </w:pPr>
      <w:r>
        <w:rPr>
          <w:rFonts w:cstheme="minorBidi"/>
          <w:szCs w:val="25"/>
          <w:lang w:bidi="th-TH"/>
        </w:rPr>
        <w:lastRenderedPageBreak/>
        <w:t>PROPOSED METHOD</w:t>
      </w:r>
    </w:p>
    <w:p w14:paraId="0BADB364" w14:textId="5159832B" w:rsidR="009303D9" w:rsidRPr="000410E8" w:rsidRDefault="000410E8" w:rsidP="00E7596C">
      <w:pPr>
        <w:pStyle w:val="BodyText"/>
        <w:rPr>
          <w:lang w:val="en-US"/>
        </w:rPr>
      </w:pPr>
      <w:r w:rsidRPr="000410E8">
        <w:rPr>
          <w:lang w:val="en-US"/>
        </w:rPr>
        <w:t xml:space="preserve">This </w:t>
      </w:r>
      <w:r w:rsidR="005C41ED">
        <w:rPr>
          <w:lang w:val="en-US"/>
        </w:rPr>
        <w:t>section</w:t>
      </w:r>
      <w:r w:rsidRPr="000410E8">
        <w:rPr>
          <w:lang w:val="en-US"/>
        </w:rPr>
        <w:t xml:space="preserve"> will explain about method of how the Blockchain was designed to operate under IHE XDS.b profile process flow. The first </w:t>
      </w:r>
      <w:r w:rsidR="005C41ED">
        <w:rPr>
          <w:lang w:val="en-US"/>
        </w:rPr>
        <w:t>part</w:t>
      </w:r>
      <w:r w:rsidRPr="000410E8">
        <w:rPr>
          <w:lang w:val="en-US"/>
        </w:rPr>
        <w:t xml:space="preserve"> </w:t>
      </w:r>
      <w:r w:rsidR="00A578E5" w:rsidRPr="000410E8">
        <w:rPr>
          <w:lang w:val="en-US"/>
        </w:rPr>
        <w:t>introduces</w:t>
      </w:r>
      <w:r w:rsidRPr="000410E8">
        <w:rPr>
          <w:lang w:val="en-US"/>
        </w:rPr>
        <w:t xml:space="preserve"> about architecture design and roughly define how we integrate Blockchain components into IHE XDS.b profile process flow. The second part will explain the first part further into the aspect of Blockchain components. This part will more focus about how we adopt and setup existing Blockchain platform to match our requirement for usage in our scenario. The last part will further explain the first part in term of integrating IHE XDS.b profile with Blockchain. This part focus on how we create and adapt each </w:t>
      </w:r>
      <w:r w:rsidR="00A578E5" w:rsidRPr="000410E8">
        <w:rPr>
          <w:lang w:val="en-US"/>
        </w:rPr>
        <w:t>component</w:t>
      </w:r>
      <w:r w:rsidRPr="000410E8">
        <w:rPr>
          <w:lang w:val="en-US"/>
        </w:rPr>
        <w:t xml:space="preserve"> in our work to meet the requirement specified by IHE XDS.b profile.</w:t>
      </w:r>
    </w:p>
    <w:p w14:paraId="21C7C9FD" w14:textId="65BF3CDC" w:rsidR="009303D9" w:rsidRPr="00A10059" w:rsidRDefault="000410E8" w:rsidP="00ED0149">
      <w:pPr>
        <w:pStyle w:val="Heading2"/>
        <w:rPr>
          <w:color w:val="0070C0"/>
        </w:rPr>
      </w:pPr>
      <w:r w:rsidRPr="00A10059">
        <w:rPr>
          <w:color w:val="0070C0"/>
        </w:rPr>
        <w:t>Design</w:t>
      </w:r>
      <w:r w:rsidR="00706AC8" w:rsidRPr="00A10059">
        <w:rPr>
          <w:color w:val="0070C0"/>
        </w:rPr>
        <w:t xml:space="preserve"> Scenario</w:t>
      </w:r>
    </w:p>
    <w:p w14:paraId="089CAD67" w14:textId="56D0FF7E" w:rsidR="009303D9" w:rsidRPr="00A10059" w:rsidRDefault="000410E8" w:rsidP="00E7596C">
      <w:pPr>
        <w:pStyle w:val="BodyText"/>
        <w:rPr>
          <w:color w:val="0070C0"/>
          <w:lang w:val="en-US"/>
        </w:rPr>
      </w:pPr>
      <w:r w:rsidRPr="00A10059">
        <w:rPr>
          <w:color w:val="0070C0"/>
          <w:lang w:val="en-US"/>
        </w:rPr>
        <w:t xml:space="preserve">User at Hospital </w:t>
      </w:r>
      <w:r w:rsidR="0050684C" w:rsidRPr="00A10059">
        <w:rPr>
          <w:color w:val="0070C0"/>
          <w:lang w:val="en-US"/>
        </w:rPr>
        <w:t>(</w:t>
      </w:r>
      <w:r w:rsidRPr="00A10059">
        <w:rPr>
          <w:color w:val="0070C0"/>
          <w:lang w:val="en-US"/>
        </w:rPr>
        <w:t>A</w:t>
      </w:r>
      <w:r w:rsidR="0050684C" w:rsidRPr="00A10059">
        <w:rPr>
          <w:color w:val="0070C0"/>
          <w:lang w:val="en-US"/>
        </w:rPr>
        <w:t>)</w:t>
      </w:r>
      <w:r w:rsidRPr="00A10059">
        <w:rPr>
          <w:color w:val="0070C0"/>
          <w:lang w:val="en-US"/>
        </w:rPr>
        <w:t xml:space="preserve"> need to start with specify</w:t>
      </w:r>
      <w:r w:rsidR="00712E68" w:rsidRPr="00A10059">
        <w:rPr>
          <w:color w:val="0070C0"/>
          <w:lang w:val="en-US"/>
        </w:rPr>
        <w:t>ing</w:t>
      </w:r>
      <w:r w:rsidRPr="00A10059">
        <w:rPr>
          <w:color w:val="0070C0"/>
          <w:lang w:val="en-US"/>
        </w:rPr>
        <w:t xml:space="preserve"> </w:t>
      </w:r>
      <w:r w:rsidR="0090458B" w:rsidRPr="00A10059">
        <w:rPr>
          <w:color w:val="0070C0"/>
          <w:lang w:val="en-US"/>
        </w:rPr>
        <w:t>value corresponding to XDS META-</w:t>
      </w:r>
      <w:r w:rsidR="005F2CCD" w:rsidRPr="00A10059">
        <w:rPr>
          <w:color w:val="0070C0"/>
          <w:lang w:val="en-US"/>
        </w:rPr>
        <w:t>d</w:t>
      </w:r>
      <w:r w:rsidR="0090458B" w:rsidRPr="00A10059">
        <w:rPr>
          <w:color w:val="0070C0"/>
          <w:lang w:val="en-US"/>
        </w:rPr>
        <w:t>ata attributes (Patient name, ID, etc.)</w:t>
      </w:r>
      <w:r w:rsidRPr="00A10059">
        <w:rPr>
          <w:color w:val="0070C0"/>
          <w:lang w:val="en-US"/>
        </w:rPr>
        <w:t xml:space="preserve"> that unique to Mr.Bob and use it to search for associated registry using Document Registry Searcher </w:t>
      </w:r>
      <w:r w:rsidR="001D1FCE" w:rsidRPr="00A10059">
        <w:rPr>
          <w:color w:val="0070C0"/>
          <w:lang w:val="en-US"/>
        </w:rPr>
        <w:t>program</w:t>
      </w:r>
      <w:r w:rsidRPr="00A10059">
        <w:rPr>
          <w:color w:val="0070C0"/>
          <w:lang w:val="en-US"/>
        </w:rPr>
        <w:t xml:space="preserve">. Document Registry Searcher will use specified </w:t>
      </w:r>
      <w:r w:rsidR="005F2CCD" w:rsidRPr="00A10059">
        <w:rPr>
          <w:color w:val="0070C0"/>
          <w:lang w:val="en-US"/>
        </w:rPr>
        <w:t>values</w:t>
      </w:r>
      <w:r w:rsidRPr="00A10059">
        <w:rPr>
          <w:color w:val="0070C0"/>
          <w:lang w:val="en-US"/>
        </w:rPr>
        <w:t xml:space="preserve"> to find for regist</w:t>
      </w:r>
      <w:r w:rsidR="005F2CCD" w:rsidRPr="00A10059">
        <w:rPr>
          <w:color w:val="0070C0"/>
          <w:lang w:val="en-US"/>
        </w:rPr>
        <w:t>ered META-data attributes set</w:t>
      </w:r>
      <w:r w:rsidRPr="00A10059">
        <w:rPr>
          <w:color w:val="0070C0"/>
          <w:lang w:val="en-US"/>
        </w:rPr>
        <w:t xml:space="preserve"> </w:t>
      </w:r>
      <w:r w:rsidR="005F2CCD" w:rsidRPr="00A10059">
        <w:rPr>
          <w:color w:val="0070C0"/>
          <w:lang w:val="en-US"/>
        </w:rPr>
        <w:t>in smartcontract</w:t>
      </w:r>
      <w:r w:rsidRPr="00A10059">
        <w:rPr>
          <w:color w:val="0070C0"/>
          <w:lang w:val="en-US"/>
        </w:rPr>
        <w:t>. When match</w:t>
      </w:r>
      <w:r w:rsidR="00BC3B77" w:rsidRPr="00A10059">
        <w:rPr>
          <w:color w:val="0070C0"/>
          <w:lang w:val="en-US"/>
        </w:rPr>
        <w:t>ed</w:t>
      </w:r>
      <w:r w:rsidRPr="00A10059">
        <w:rPr>
          <w:color w:val="0070C0"/>
          <w:lang w:val="en-US"/>
        </w:rPr>
        <w:t xml:space="preserve">, Document Registry Searcher will return </w:t>
      </w:r>
      <w:r w:rsidR="007015CE" w:rsidRPr="00A10059">
        <w:rPr>
          <w:color w:val="0070C0"/>
          <w:lang w:val="en-US"/>
        </w:rPr>
        <w:t xml:space="preserve">the whole META-data attributes set of those matched one </w:t>
      </w:r>
      <w:r w:rsidRPr="00A10059">
        <w:rPr>
          <w:color w:val="0070C0"/>
          <w:lang w:val="en-US"/>
        </w:rPr>
        <w:t xml:space="preserve">to </w:t>
      </w:r>
      <w:r w:rsidR="007015CE" w:rsidRPr="00A10059">
        <w:rPr>
          <w:color w:val="0070C0"/>
          <w:lang w:val="en-US"/>
        </w:rPr>
        <w:t xml:space="preserve">the </w:t>
      </w:r>
      <w:r w:rsidRPr="00A10059">
        <w:rPr>
          <w:color w:val="0070C0"/>
          <w:lang w:val="en-US"/>
        </w:rPr>
        <w:t xml:space="preserve">user at Hospital </w:t>
      </w:r>
      <w:r w:rsidR="0050684C" w:rsidRPr="00A10059">
        <w:rPr>
          <w:color w:val="0070C0"/>
          <w:lang w:val="en-US"/>
        </w:rPr>
        <w:t>(</w:t>
      </w:r>
      <w:r w:rsidRPr="00A10059">
        <w:rPr>
          <w:color w:val="0070C0"/>
          <w:lang w:val="en-US"/>
        </w:rPr>
        <w:t>A</w:t>
      </w:r>
      <w:r w:rsidR="0050684C" w:rsidRPr="00A10059">
        <w:rPr>
          <w:color w:val="0070C0"/>
          <w:lang w:val="en-US"/>
        </w:rPr>
        <w:t>)</w:t>
      </w:r>
      <w:r w:rsidRPr="00A10059">
        <w:rPr>
          <w:color w:val="0070C0"/>
          <w:lang w:val="en-US"/>
        </w:rPr>
        <w:t>. In this case, it may return more than one registry</w:t>
      </w:r>
      <w:r w:rsidR="00F54D51" w:rsidRPr="00A10059">
        <w:rPr>
          <w:color w:val="0070C0"/>
          <w:lang w:val="en-US"/>
        </w:rPr>
        <w:t xml:space="preserve"> set</w:t>
      </w:r>
      <w:r w:rsidRPr="00A10059">
        <w:rPr>
          <w:color w:val="0070C0"/>
          <w:lang w:val="en-US"/>
        </w:rPr>
        <w:t xml:space="preserve"> that associated with Mr.Bob. User at Hospital </w:t>
      </w:r>
      <w:r w:rsidR="0050684C" w:rsidRPr="00A10059">
        <w:rPr>
          <w:color w:val="0070C0"/>
          <w:lang w:val="en-US"/>
        </w:rPr>
        <w:t>(</w:t>
      </w:r>
      <w:r w:rsidRPr="00A10059">
        <w:rPr>
          <w:color w:val="0070C0"/>
          <w:lang w:val="en-US"/>
        </w:rPr>
        <w:t>A</w:t>
      </w:r>
      <w:r w:rsidR="0050684C" w:rsidRPr="00A10059">
        <w:rPr>
          <w:color w:val="0070C0"/>
          <w:lang w:val="en-US"/>
        </w:rPr>
        <w:t>)</w:t>
      </w:r>
      <w:r w:rsidRPr="00A10059">
        <w:rPr>
          <w:color w:val="0070C0"/>
          <w:lang w:val="en-US"/>
        </w:rPr>
        <w:t xml:space="preserve"> may need to seek for the one with latest timestamp</w:t>
      </w:r>
      <w:r w:rsidR="0050684C" w:rsidRPr="00A10059">
        <w:rPr>
          <w:color w:val="0070C0"/>
          <w:lang w:val="en-US"/>
        </w:rPr>
        <w:t xml:space="preserve"> or the one they needed</w:t>
      </w:r>
      <w:r w:rsidR="00003D44" w:rsidRPr="00A10059">
        <w:rPr>
          <w:color w:val="0070C0"/>
          <w:lang w:val="en-US"/>
        </w:rPr>
        <w:t xml:space="preserve"> to use</w:t>
      </w:r>
      <w:r w:rsidRPr="00A10059">
        <w:rPr>
          <w:color w:val="0070C0"/>
          <w:lang w:val="en-US"/>
        </w:rPr>
        <w:t xml:space="preserve">. When the registry </w:t>
      </w:r>
      <w:r w:rsidR="00393720" w:rsidRPr="00A10059">
        <w:rPr>
          <w:color w:val="0070C0"/>
          <w:lang w:val="en-US"/>
        </w:rPr>
        <w:t xml:space="preserve">set </w:t>
      </w:r>
      <w:r w:rsidRPr="00A10059">
        <w:rPr>
          <w:color w:val="0070C0"/>
          <w:lang w:val="en-US"/>
        </w:rPr>
        <w:t xml:space="preserve">was </w:t>
      </w:r>
      <w:r w:rsidR="00393720" w:rsidRPr="00A10059">
        <w:rPr>
          <w:color w:val="0070C0"/>
          <w:lang w:val="en-US"/>
        </w:rPr>
        <w:t>picked</w:t>
      </w:r>
      <w:r w:rsidRPr="00A10059">
        <w:rPr>
          <w:color w:val="0070C0"/>
          <w:lang w:val="en-US"/>
        </w:rPr>
        <w:t xml:space="preserve">, </w:t>
      </w:r>
      <w:r w:rsidR="00B51D63" w:rsidRPr="00A10059">
        <w:rPr>
          <w:color w:val="0070C0"/>
          <w:lang w:val="en-US"/>
        </w:rPr>
        <w:t xml:space="preserve">they may need to use repository URI included in META-data attributes set to request for actual document in </w:t>
      </w:r>
      <w:r w:rsidR="00C3310B" w:rsidRPr="00A10059">
        <w:rPr>
          <w:color w:val="0070C0"/>
          <w:lang w:val="en-US"/>
        </w:rPr>
        <w:t>Hospital (B)</w:t>
      </w:r>
      <w:r w:rsidR="00B51D63" w:rsidRPr="00A10059">
        <w:rPr>
          <w:color w:val="0070C0"/>
          <w:lang w:val="en-US"/>
        </w:rPr>
        <w:t xml:space="preserve">. </w:t>
      </w:r>
      <w:r w:rsidRPr="00A10059">
        <w:rPr>
          <w:color w:val="0070C0"/>
          <w:lang w:val="en-US"/>
        </w:rPr>
        <w:t xml:space="preserve">After that, </w:t>
      </w:r>
      <w:r w:rsidR="00C3310B" w:rsidRPr="00A10059">
        <w:rPr>
          <w:color w:val="0070C0"/>
          <w:lang w:val="en-US"/>
        </w:rPr>
        <w:t>Hospital (B)</w:t>
      </w:r>
      <w:r w:rsidRPr="00A10059">
        <w:rPr>
          <w:color w:val="0070C0"/>
          <w:lang w:val="en-US"/>
        </w:rPr>
        <w:t xml:space="preserve"> will response by allow Hospital </w:t>
      </w:r>
      <w:r w:rsidR="0050684C" w:rsidRPr="00A10059">
        <w:rPr>
          <w:color w:val="0070C0"/>
          <w:lang w:val="en-US"/>
        </w:rPr>
        <w:t>(</w:t>
      </w:r>
      <w:r w:rsidRPr="00A10059">
        <w:rPr>
          <w:color w:val="0070C0"/>
          <w:lang w:val="en-US"/>
        </w:rPr>
        <w:t>A</w:t>
      </w:r>
      <w:r w:rsidR="0050684C" w:rsidRPr="00A10059">
        <w:rPr>
          <w:color w:val="0070C0"/>
          <w:lang w:val="en-US"/>
        </w:rPr>
        <w:t>)</w:t>
      </w:r>
      <w:r w:rsidRPr="00A10059">
        <w:rPr>
          <w:color w:val="0070C0"/>
          <w:lang w:val="en-US"/>
        </w:rPr>
        <w:t xml:space="preserve"> to access </w:t>
      </w:r>
      <w:r w:rsidR="00C3310B" w:rsidRPr="00A10059">
        <w:rPr>
          <w:color w:val="0070C0"/>
          <w:lang w:val="en-US"/>
        </w:rPr>
        <w:t>content of the document</w:t>
      </w:r>
      <w:r w:rsidRPr="00A10059">
        <w:rPr>
          <w:color w:val="0070C0"/>
          <w:lang w:val="en-US"/>
        </w:rPr>
        <w:t xml:space="preserve">. </w:t>
      </w:r>
    </w:p>
    <w:p w14:paraId="7CC52B58" w14:textId="77777777" w:rsidR="000410E8" w:rsidRPr="00A10059" w:rsidRDefault="000410E8" w:rsidP="000410E8">
      <w:pPr>
        <w:pStyle w:val="Heading2"/>
        <w:rPr>
          <w:color w:val="0070C0"/>
        </w:rPr>
      </w:pPr>
      <w:r w:rsidRPr="00A10059">
        <w:rPr>
          <w:color w:val="0070C0"/>
        </w:rPr>
        <w:t>Architecture Design</w:t>
      </w:r>
    </w:p>
    <w:p w14:paraId="296758C4" w14:textId="24CAF583" w:rsidR="000410E8" w:rsidRPr="00A10059" w:rsidRDefault="000410E8" w:rsidP="00E7596C">
      <w:pPr>
        <w:pStyle w:val="BodyText"/>
        <w:rPr>
          <w:color w:val="0070C0"/>
          <w:lang w:val="en-US"/>
        </w:rPr>
      </w:pPr>
      <w:r w:rsidRPr="00A10059">
        <w:rPr>
          <w:color w:val="0070C0"/>
          <w:lang w:val="en-US"/>
        </w:rPr>
        <w:t xml:space="preserve">A requirement that need to be setup to meet our scenario included type of Blockchain network, who is </w:t>
      </w:r>
      <w:r w:rsidR="00002237" w:rsidRPr="00A10059">
        <w:rPr>
          <w:color w:val="0070C0"/>
          <w:lang w:val="en-US"/>
        </w:rPr>
        <w:t xml:space="preserve">Blockchain </w:t>
      </w:r>
      <w:r w:rsidRPr="00A10059">
        <w:rPr>
          <w:color w:val="0070C0"/>
          <w:lang w:val="en-US"/>
        </w:rPr>
        <w:t xml:space="preserve">participant node, and consensus </w:t>
      </w:r>
      <w:r w:rsidR="00732B62" w:rsidRPr="00A10059">
        <w:rPr>
          <w:color w:val="0070C0"/>
          <w:lang w:val="en-US"/>
        </w:rPr>
        <w:t>which allow trustless</w:t>
      </w:r>
      <w:r w:rsidRPr="00A10059">
        <w:rPr>
          <w:color w:val="0070C0"/>
          <w:lang w:val="en-US"/>
        </w:rPr>
        <w:t xml:space="preserve"> publishing</w:t>
      </w:r>
      <w:r w:rsidR="00732B62" w:rsidRPr="00A10059">
        <w:rPr>
          <w:color w:val="0070C0"/>
          <w:lang w:val="en-US"/>
        </w:rPr>
        <w:t xml:space="preserve"> of</w:t>
      </w:r>
      <w:r w:rsidRPr="00A10059">
        <w:rPr>
          <w:color w:val="0070C0"/>
          <w:lang w:val="en-US"/>
        </w:rPr>
        <w:t xml:space="preserve"> block into the </w:t>
      </w:r>
      <w:r w:rsidR="00732B62" w:rsidRPr="00A10059">
        <w:rPr>
          <w:color w:val="0070C0"/>
          <w:lang w:val="en-US"/>
        </w:rPr>
        <w:t>Block</w:t>
      </w:r>
      <w:r w:rsidRPr="00A10059">
        <w:rPr>
          <w:color w:val="0070C0"/>
          <w:lang w:val="en-US"/>
        </w:rPr>
        <w:t>chain</w:t>
      </w:r>
      <w:r w:rsidR="008556C3" w:rsidRPr="00A10059">
        <w:rPr>
          <w:color w:val="0070C0"/>
          <w:lang w:val="en-US"/>
        </w:rPr>
        <w:t xml:space="preserve"> ledger</w:t>
      </w:r>
      <w:r w:rsidRPr="00A10059">
        <w:rPr>
          <w:color w:val="0070C0"/>
          <w:lang w:val="en-US"/>
        </w:rPr>
        <w:t xml:space="preserve">. In our scenario, we </w:t>
      </w:r>
      <w:r w:rsidR="006100C3" w:rsidRPr="00A10059">
        <w:rPr>
          <w:color w:val="0070C0"/>
          <w:lang w:val="en-US"/>
        </w:rPr>
        <w:t>declare</w:t>
      </w:r>
      <w:r w:rsidRPr="00A10059">
        <w:rPr>
          <w:color w:val="0070C0"/>
          <w:lang w:val="en-US"/>
        </w:rPr>
        <w:t xml:space="preserve"> that participant node is machine host by members of XDS Affinity Domain</w:t>
      </w:r>
      <w:r w:rsidR="006100C3" w:rsidRPr="00A10059">
        <w:rPr>
          <w:color w:val="0070C0"/>
          <w:lang w:val="en-US"/>
        </w:rPr>
        <w:t xml:space="preserve"> which assume to be each hospital</w:t>
      </w:r>
      <w:r w:rsidRPr="00A10059">
        <w:rPr>
          <w:color w:val="0070C0"/>
          <w:lang w:val="en-US"/>
        </w:rPr>
        <w:t xml:space="preserve">. Each </w:t>
      </w:r>
      <w:r w:rsidR="00F3191C" w:rsidRPr="00A10059">
        <w:rPr>
          <w:color w:val="0070C0"/>
          <w:lang w:val="en-US"/>
        </w:rPr>
        <w:t xml:space="preserve">Blockchain </w:t>
      </w:r>
      <w:r w:rsidRPr="00A10059">
        <w:rPr>
          <w:color w:val="0070C0"/>
          <w:lang w:val="en-US"/>
        </w:rPr>
        <w:t xml:space="preserve">participant node will take the main role as XDS Document Registry actor which will maintain Blockchain ledger where document registry entry is kept. As the Blockchain allow only XDS Affinity Domain members to participate as node, this make the Blockchain type classified as permissioned chain. For consensus, </w:t>
      </w:r>
      <w:r w:rsidR="000F1E06" w:rsidRPr="00A10059">
        <w:rPr>
          <w:color w:val="0070C0"/>
          <w:lang w:val="en-US"/>
        </w:rPr>
        <w:t xml:space="preserve">it may need to be the consensus that can process large amount of Blockchain transaction at certain </w:t>
      </w:r>
      <w:r w:rsidR="00505CE2" w:rsidRPr="00A10059">
        <w:rPr>
          <w:color w:val="0070C0"/>
          <w:lang w:val="en-US"/>
        </w:rPr>
        <w:t>time</w:t>
      </w:r>
      <w:r w:rsidR="000F1E06" w:rsidRPr="00A10059">
        <w:rPr>
          <w:color w:val="0070C0"/>
          <w:lang w:val="en-US"/>
        </w:rPr>
        <w:t xml:space="preserve"> due to continuous nature of medical operation</w:t>
      </w:r>
      <w:r w:rsidRPr="00A10059">
        <w:rPr>
          <w:color w:val="0070C0"/>
          <w:lang w:val="en-US"/>
        </w:rPr>
        <w:t>.</w:t>
      </w:r>
      <w:r w:rsidR="004C3BAC" w:rsidRPr="00A10059">
        <w:rPr>
          <w:color w:val="0070C0"/>
          <w:lang w:val="en-US"/>
        </w:rPr>
        <w:t xml:space="preserve"> Smartcontract will be the main component that take the role to keep all set of META-data attributes separated by each document, within Blockchain ledger.</w:t>
      </w:r>
      <w:r w:rsidR="00FC45D9" w:rsidRPr="00A10059">
        <w:rPr>
          <w:color w:val="0070C0"/>
          <w:lang w:val="en-US"/>
        </w:rPr>
        <w:t xml:space="preserve"> When Document Registry Searcher program was triggered by document user, the Searcher will perform iteration search on all META-data attributes set existing on the chain. All matched set will return to document user as list for the user to pick the one they needed. After the user picked the set they needed, user-side program will trigger smartcontract to return the whole set of META-data attributes of the selected set.</w:t>
      </w:r>
      <w:r w:rsidR="00AE70F2" w:rsidRPr="00A10059">
        <w:rPr>
          <w:color w:val="0070C0"/>
          <w:lang w:val="en-US"/>
        </w:rPr>
        <w:t xml:space="preserve"> Eventually, user-side program will use retrieved META-data attributes and repository URI to access actual document in its </w:t>
      </w:r>
      <w:r w:rsidR="005A42A3" w:rsidRPr="00A10059">
        <w:rPr>
          <w:color w:val="0070C0"/>
          <w:lang w:val="en-US"/>
        </w:rPr>
        <w:t xml:space="preserve">repository in </w:t>
      </w:r>
      <w:r w:rsidR="00AE70F2" w:rsidRPr="00A10059">
        <w:rPr>
          <w:color w:val="0070C0"/>
          <w:lang w:val="en-US"/>
        </w:rPr>
        <w:t xml:space="preserve">hosting hospital. </w:t>
      </w:r>
    </w:p>
    <w:p w14:paraId="0298F4BB" w14:textId="5CB191D5" w:rsidR="009303D9" w:rsidRDefault="00136090" w:rsidP="006B6B66">
      <w:pPr>
        <w:pStyle w:val="Heading1"/>
      </w:pPr>
      <w:r>
        <w:t>Implementation</w:t>
      </w:r>
    </w:p>
    <w:p w14:paraId="40F14DE6" w14:textId="489C78E1" w:rsidR="009303D9" w:rsidRPr="005B520E" w:rsidRDefault="00136090" w:rsidP="00E7596C">
      <w:pPr>
        <w:pStyle w:val="BodyText"/>
      </w:pPr>
      <w:r w:rsidRPr="00136090">
        <w:rPr>
          <w:lang w:val="en-US"/>
        </w:rPr>
        <w:t xml:space="preserve">This </w:t>
      </w:r>
      <w:r w:rsidR="00825606">
        <w:rPr>
          <w:lang w:val="en-US"/>
        </w:rPr>
        <w:t>section</w:t>
      </w:r>
      <w:r w:rsidRPr="00136090">
        <w:rPr>
          <w:lang w:val="en-US"/>
        </w:rPr>
        <w:t xml:space="preserve"> will focus on technical explanation on concept implementation. The first part </w:t>
      </w:r>
      <w:r w:rsidR="00825606" w:rsidRPr="00136090">
        <w:rPr>
          <w:lang w:val="en-US"/>
        </w:rPr>
        <w:t>introduces</w:t>
      </w:r>
      <w:r w:rsidRPr="00136090">
        <w:rPr>
          <w:lang w:val="en-US"/>
        </w:rPr>
        <w:t xml:space="preserve"> about XDS Toolkit which is the source of XDS transaction sample for our implementation </w:t>
      </w:r>
      <w:r w:rsidR="00825606" w:rsidRPr="00136090">
        <w:rPr>
          <w:lang w:val="en-US"/>
        </w:rPr>
        <w:t>and</w:t>
      </w:r>
      <w:r w:rsidRPr="00136090">
        <w:rPr>
          <w:lang w:val="en-US"/>
        </w:rPr>
        <w:t xml:space="preserve"> act as validation tool to verify if our implementation </w:t>
      </w:r>
      <w:r w:rsidR="00825606" w:rsidRPr="00136090">
        <w:rPr>
          <w:lang w:val="en-US"/>
        </w:rPr>
        <w:t>complies</w:t>
      </w:r>
      <w:r w:rsidRPr="00136090">
        <w:rPr>
          <w:lang w:val="en-US"/>
        </w:rPr>
        <w:t xml:space="preserve"> to XDS.b profile. The second part will explain about technical setup of Blockchain platform for our implementation. The third part then jump to implementation of </w:t>
      </w:r>
      <w:r w:rsidR="00825606" w:rsidRPr="00136090">
        <w:rPr>
          <w:lang w:val="en-US"/>
        </w:rPr>
        <w:t>software</w:t>
      </w:r>
      <w:r w:rsidRPr="00136090">
        <w:rPr>
          <w:lang w:val="en-US"/>
        </w:rPr>
        <w:t xml:space="preserve"> that act as component to integrate Blockchain to XDS.b process flow. </w:t>
      </w:r>
      <w:r w:rsidR="00825606" w:rsidRPr="00136090">
        <w:rPr>
          <w:lang w:val="en-US"/>
        </w:rPr>
        <w:t>This software</w:t>
      </w:r>
      <w:r w:rsidRPr="00136090">
        <w:rPr>
          <w:lang w:val="en-US"/>
        </w:rPr>
        <w:t xml:space="preserve"> will act as the middle between function of XDS Document Registry actor and function as Ethereum Blockchain node. The last part will explain behavior of smart contract that we designed in technical aspect.</w:t>
      </w:r>
    </w:p>
    <w:p w14:paraId="04465198" w14:textId="0737D3F3" w:rsidR="009303D9" w:rsidRPr="005172D2" w:rsidRDefault="00136090" w:rsidP="00ED0149">
      <w:pPr>
        <w:pStyle w:val="Heading2"/>
        <w:rPr>
          <w:color w:val="7030A0"/>
        </w:rPr>
      </w:pPr>
      <w:r w:rsidRPr="005172D2">
        <w:rPr>
          <w:color w:val="7030A0"/>
        </w:rPr>
        <w:t>XDS Toolkit</w:t>
      </w:r>
    </w:p>
    <w:p w14:paraId="07390AEF" w14:textId="4BBB2378" w:rsidR="006F6D3D" w:rsidRPr="005172D2" w:rsidRDefault="00136090" w:rsidP="00136090">
      <w:pPr>
        <w:pStyle w:val="BodyText"/>
        <w:rPr>
          <w:bCs/>
          <w:color w:val="7030A0"/>
        </w:rPr>
      </w:pPr>
      <w:r w:rsidRPr="005172D2">
        <w:rPr>
          <w:bCs/>
          <w:color w:val="7030A0"/>
          <w:lang w:val="en-US"/>
        </w:rPr>
        <w:t xml:space="preserve">XDS Toolkit was provided by United States National Institute of Standards and Technology (NIST) [40]. The toolkit was developed to allow developer to test their software if it </w:t>
      </w:r>
      <w:r w:rsidR="00353330" w:rsidRPr="005172D2">
        <w:rPr>
          <w:bCs/>
          <w:color w:val="7030A0"/>
          <w:lang w:val="en-US"/>
        </w:rPr>
        <w:t>complies</w:t>
      </w:r>
      <w:r w:rsidRPr="005172D2">
        <w:rPr>
          <w:bCs/>
          <w:color w:val="7030A0"/>
          <w:lang w:val="en-US"/>
        </w:rPr>
        <w:t xml:space="preserve"> with IHE XDS.b profile and can communicate with other system. XDS Toolkit provide many tools that can send sample XDS transactions to specifi</w:t>
      </w:r>
      <w:r w:rsidR="00353330" w:rsidRPr="005172D2">
        <w:rPr>
          <w:bCs/>
          <w:color w:val="7030A0"/>
          <w:lang w:val="en-US"/>
        </w:rPr>
        <w:t>c</w:t>
      </w:r>
      <w:r w:rsidRPr="005172D2">
        <w:rPr>
          <w:bCs/>
          <w:color w:val="7030A0"/>
          <w:lang w:val="en-US"/>
        </w:rPr>
        <w:t xml:space="preserve"> location and wait for proper respond defined in XDS.b profile. These tools came in variant depend on what type of XDS actor that the testing software is.</w:t>
      </w:r>
    </w:p>
    <w:p w14:paraId="3265294C" w14:textId="0F3A6D6C" w:rsidR="009303D9" w:rsidRPr="005172D2" w:rsidRDefault="00136090" w:rsidP="00ED0149">
      <w:pPr>
        <w:pStyle w:val="Heading2"/>
        <w:rPr>
          <w:color w:val="7030A0"/>
        </w:rPr>
      </w:pPr>
      <w:r w:rsidRPr="005172D2">
        <w:rPr>
          <w:color w:val="7030A0"/>
        </w:rPr>
        <w:t>Blockchain Setup for Implementation</w:t>
      </w:r>
    </w:p>
    <w:p w14:paraId="0976AB4B" w14:textId="0EE7050B" w:rsidR="009303D9" w:rsidRPr="005172D2" w:rsidRDefault="00136090" w:rsidP="00E7596C">
      <w:pPr>
        <w:pStyle w:val="BodyText"/>
        <w:rPr>
          <w:color w:val="7030A0"/>
        </w:rPr>
      </w:pPr>
      <w:r w:rsidRPr="005172D2">
        <w:rPr>
          <w:color w:val="7030A0"/>
          <w:lang w:val="en-US"/>
        </w:rPr>
        <w:t xml:space="preserve">To directly command behavior of each Blockchain node, we require Geth client which allow user to issue command to the node like start-stop mining and start sync Blockchain data with other node. For programming smart contract, Ethereum providing IDE for Solidity language that can compile and deploy smart contract to local Ethereum node. To interface our program to Ethereum smart contract, we can use Ethereum API tools like Web3js [38] as a middle. Web3js allow smart contract control through </w:t>
      </w:r>
      <w:r w:rsidR="00CB331A" w:rsidRPr="005172D2">
        <w:rPr>
          <w:color w:val="7030A0"/>
          <w:lang w:val="en-US"/>
        </w:rPr>
        <w:t>J</w:t>
      </w:r>
      <w:r w:rsidRPr="005172D2">
        <w:rPr>
          <w:color w:val="7030A0"/>
          <w:lang w:val="en-US"/>
        </w:rPr>
        <w:t xml:space="preserve">avascript language and transition variable from </w:t>
      </w:r>
      <w:r w:rsidR="006D496F" w:rsidRPr="005172D2">
        <w:rPr>
          <w:color w:val="7030A0"/>
          <w:lang w:val="en-US"/>
        </w:rPr>
        <w:t>J</w:t>
      </w:r>
      <w:r w:rsidRPr="005172D2">
        <w:rPr>
          <w:color w:val="7030A0"/>
          <w:lang w:val="en-US"/>
        </w:rPr>
        <w:t>av</w:t>
      </w:r>
      <w:r w:rsidR="00BD1D73" w:rsidRPr="005172D2">
        <w:rPr>
          <w:color w:val="7030A0"/>
          <w:lang w:val="en-US"/>
        </w:rPr>
        <w:t>a</w:t>
      </w:r>
      <w:r w:rsidRPr="005172D2">
        <w:rPr>
          <w:color w:val="7030A0"/>
          <w:lang w:val="en-US"/>
        </w:rPr>
        <w:t>script to Solidity. Then, Blockchain platform is ready for smart contract design and implementation of XDS.b profile.</w:t>
      </w:r>
    </w:p>
    <w:p w14:paraId="20B7D471" w14:textId="6D44B7AC" w:rsidR="00136090" w:rsidRPr="005172D2" w:rsidRDefault="00136090" w:rsidP="00136090">
      <w:pPr>
        <w:pStyle w:val="Heading2"/>
        <w:rPr>
          <w:color w:val="7030A0"/>
        </w:rPr>
      </w:pPr>
      <w:r w:rsidRPr="005172D2">
        <w:rPr>
          <w:color w:val="7030A0"/>
        </w:rPr>
        <w:t>XDS Document Registry Actor</w:t>
      </w:r>
    </w:p>
    <w:p w14:paraId="692E9631" w14:textId="6E4A374F" w:rsidR="00136090" w:rsidRDefault="00136090" w:rsidP="00136090">
      <w:pPr>
        <w:pStyle w:val="BodyText"/>
        <w:rPr>
          <w:lang w:val="en-US"/>
        </w:rPr>
      </w:pPr>
      <w:r w:rsidRPr="005172D2">
        <w:rPr>
          <w:color w:val="7030A0"/>
          <w:lang w:val="en-US"/>
        </w:rPr>
        <w:t>In the implementation of this work, XDS Document Registry actor will be the main actor that will be converted from using common database to use Blockchain ledger to keep associated data. The software program must be able to communicate with XDS Document Repository actor and XDS Document Consumer actor. At the same time, the software will need to act as the middle between XDS system and Blockchain. Then, Blockchain platform is ready for smart contract design and implementation of XDS.b profile.</w:t>
      </w:r>
    </w:p>
    <w:p w14:paraId="22851D43" w14:textId="1E61DCF5" w:rsidR="00961E28" w:rsidRPr="005172D2" w:rsidRDefault="00961E28" w:rsidP="00961E28">
      <w:pPr>
        <w:pStyle w:val="Heading2"/>
        <w:rPr>
          <w:color w:val="7030A0"/>
        </w:rPr>
      </w:pPr>
      <w:r w:rsidRPr="005172D2">
        <w:rPr>
          <w:color w:val="7030A0"/>
        </w:rPr>
        <w:t>Document Registry Smart Contract</w:t>
      </w:r>
    </w:p>
    <w:p w14:paraId="67C06AA1" w14:textId="64AD31B1" w:rsidR="00961E28" w:rsidRPr="005172D2" w:rsidRDefault="002A7358" w:rsidP="00961E28">
      <w:pPr>
        <w:pStyle w:val="BodyText"/>
        <w:rPr>
          <w:color w:val="7030A0"/>
          <w:lang w:val="en-US"/>
        </w:rPr>
      </w:pPr>
      <w:r w:rsidRPr="005172D2">
        <w:rPr>
          <w:color w:val="7030A0"/>
          <w:lang w:val="en-US"/>
        </w:rPr>
        <w:t>S</w:t>
      </w:r>
      <w:r w:rsidR="00961E28" w:rsidRPr="005172D2">
        <w:rPr>
          <w:color w:val="7030A0"/>
          <w:lang w:val="en-US"/>
        </w:rPr>
        <w:t xml:space="preserve">martcontract </w:t>
      </w:r>
      <w:r w:rsidR="008E1979" w:rsidRPr="005172D2">
        <w:rPr>
          <w:color w:val="7030A0"/>
          <w:lang w:val="en-US"/>
        </w:rPr>
        <w:t>was</w:t>
      </w:r>
      <w:r w:rsidR="00961E28" w:rsidRPr="005172D2">
        <w:rPr>
          <w:color w:val="7030A0"/>
          <w:lang w:val="en-US"/>
        </w:rPr>
        <w:t xml:space="preserve"> </w:t>
      </w:r>
      <w:r w:rsidR="008E1979" w:rsidRPr="005172D2">
        <w:rPr>
          <w:color w:val="7030A0"/>
          <w:lang w:val="en-US"/>
        </w:rPr>
        <w:t>developed</w:t>
      </w:r>
      <w:r w:rsidR="00961E28" w:rsidRPr="005172D2">
        <w:rPr>
          <w:color w:val="7030A0"/>
          <w:lang w:val="en-US"/>
        </w:rPr>
        <w:t xml:space="preserve"> to store any kind of programming </w:t>
      </w:r>
      <w:r w:rsidR="00225F49" w:rsidRPr="005172D2">
        <w:rPr>
          <w:color w:val="7030A0"/>
          <w:lang w:val="en-US"/>
        </w:rPr>
        <w:t>algorithm</w:t>
      </w:r>
      <w:r w:rsidR="00961E28" w:rsidRPr="005172D2">
        <w:rPr>
          <w:color w:val="7030A0"/>
          <w:lang w:val="en-US"/>
        </w:rPr>
        <w:t xml:space="preserve">. So, we design smart contract which when executed, it will spawn smart contract that store given document </w:t>
      </w:r>
      <w:r w:rsidR="00F84920" w:rsidRPr="005172D2">
        <w:rPr>
          <w:color w:val="7030A0"/>
          <w:lang w:val="en-US"/>
        </w:rPr>
        <w:t>META-data</w:t>
      </w:r>
      <w:r w:rsidR="00961E28" w:rsidRPr="005172D2">
        <w:rPr>
          <w:color w:val="7030A0"/>
          <w:lang w:val="en-US"/>
        </w:rPr>
        <w:t xml:space="preserve"> attributes value within </w:t>
      </w:r>
      <w:r w:rsidR="00F84920" w:rsidRPr="005172D2">
        <w:rPr>
          <w:color w:val="7030A0"/>
          <w:lang w:val="en-US"/>
        </w:rPr>
        <w:t>number labeled smartcontract instances which encode</w:t>
      </w:r>
      <w:r w:rsidR="00FC3CDE" w:rsidRPr="005172D2">
        <w:rPr>
          <w:color w:val="7030A0"/>
          <w:lang w:val="en-US"/>
        </w:rPr>
        <w:t>d</w:t>
      </w:r>
      <w:r w:rsidR="00F84920" w:rsidRPr="005172D2">
        <w:rPr>
          <w:color w:val="7030A0"/>
          <w:lang w:val="en-US"/>
        </w:rPr>
        <w:t xml:space="preserve"> in Blockchain transaction</w:t>
      </w:r>
      <w:r w:rsidR="00961E28" w:rsidRPr="005172D2">
        <w:rPr>
          <w:color w:val="7030A0"/>
          <w:lang w:val="en-US"/>
        </w:rPr>
        <w:t xml:space="preserve">. When </w:t>
      </w:r>
      <w:r w:rsidR="00FC3CDE" w:rsidRPr="005172D2">
        <w:rPr>
          <w:color w:val="7030A0"/>
          <w:lang w:val="en-US"/>
        </w:rPr>
        <w:t>these instances</w:t>
      </w:r>
      <w:r w:rsidR="00961E28" w:rsidRPr="005172D2">
        <w:rPr>
          <w:color w:val="7030A0"/>
          <w:lang w:val="en-US"/>
        </w:rPr>
        <w:t xml:space="preserve"> </w:t>
      </w:r>
      <w:r w:rsidR="00FC3CDE" w:rsidRPr="005172D2">
        <w:rPr>
          <w:color w:val="7030A0"/>
          <w:lang w:val="en-US"/>
        </w:rPr>
        <w:t>were</w:t>
      </w:r>
      <w:r w:rsidR="00961E28" w:rsidRPr="005172D2">
        <w:rPr>
          <w:color w:val="7030A0"/>
          <w:lang w:val="en-US"/>
        </w:rPr>
        <w:t xml:space="preserve"> called, it will return the stored metadata attributes value back. </w:t>
      </w:r>
      <w:r w:rsidR="00FC3CDE" w:rsidRPr="005172D2">
        <w:rPr>
          <w:color w:val="7030A0"/>
          <w:lang w:val="en-US"/>
        </w:rPr>
        <w:t>Allow the search program to identify the set</w:t>
      </w:r>
      <w:r w:rsidR="00961E28" w:rsidRPr="005172D2">
        <w:rPr>
          <w:color w:val="7030A0"/>
          <w:lang w:val="en-US"/>
        </w:rPr>
        <w:t xml:space="preserve">. At the same time, </w:t>
      </w:r>
      <w:r w:rsidR="00395EA1" w:rsidRPr="005172D2">
        <w:rPr>
          <w:color w:val="7030A0"/>
          <w:lang w:val="en-US"/>
        </w:rPr>
        <w:t>this</w:t>
      </w:r>
      <w:r w:rsidR="00731C82" w:rsidRPr="005172D2">
        <w:rPr>
          <w:color w:val="7030A0"/>
          <w:lang w:val="en-US"/>
        </w:rPr>
        <w:t xml:space="preserve"> </w:t>
      </w:r>
      <w:r w:rsidR="00961E28" w:rsidRPr="005172D2">
        <w:rPr>
          <w:color w:val="7030A0"/>
          <w:lang w:val="en-US"/>
        </w:rPr>
        <w:t>allow document registry to store within Ethereum Blockchain. These composed to function as Document Registry Smart Contract.</w:t>
      </w:r>
    </w:p>
    <w:p w14:paraId="4DB956D9" w14:textId="53A30D22" w:rsidR="005378EB" w:rsidRDefault="005378EB" w:rsidP="005378EB">
      <w:pPr>
        <w:pStyle w:val="Heading1"/>
      </w:pPr>
      <w:r>
        <w:lastRenderedPageBreak/>
        <w:t>CONCLUSION</w:t>
      </w:r>
    </w:p>
    <w:p w14:paraId="63584E1B" w14:textId="77777777" w:rsidR="005378EB" w:rsidRDefault="005378EB" w:rsidP="00961E28">
      <w:pPr>
        <w:pStyle w:val="BodyText"/>
        <w:rPr>
          <w:lang w:val="en-US"/>
        </w:rPr>
      </w:pPr>
    </w:p>
    <w:p w14:paraId="4AC61D3A" w14:textId="4CD85989" w:rsidR="00C32204" w:rsidRDefault="00C32204" w:rsidP="00C32204">
      <w:pPr>
        <w:pStyle w:val="Heading1"/>
      </w:pPr>
      <w:r>
        <w:t>discussion</w:t>
      </w:r>
    </w:p>
    <w:p w14:paraId="1CF3A9CF" w14:textId="763ED44C" w:rsidR="00C32204" w:rsidRDefault="00C32204" w:rsidP="00961E28">
      <w:pPr>
        <w:pStyle w:val="BodyText"/>
        <w:rPr>
          <w:lang w:val="en-US"/>
        </w:rPr>
      </w:pPr>
      <w:r>
        <w:rPr>
          <w:lang w:val="en-US"/>
        </w:rPr>
        <w:t>This work proposed the idea about implementing IHE XDS.b profile based on Blockchain technology in the goal to allow health document sharing between enterprises while reduce the friction that prevent the scenario to make it to reality by addressing “trust” issue with Blockchain.</w:t>
      </w:r>
      <w:r w:rsidR="00C64B8E">
        <w:rPr>
          <w:lang w:val="en-US"/>
        </w:rPr>
        <w:t xml:space="preserve"> And with Blockchain implemented, it also </w:t>
      </w:r>
      <w:r w:rsidR="00EC27D7">
        <w:rPr>
          <w:lang w:val="en-US"/>
        </w:rPr>
        <w:t>helps</w:t>
      </w:r>
      <w:r w:rsidR="00C64B8E">
        <w:rPr>
          <w:lang w:val="en-US"/>
        </w:rPr>
        <w:t xml:space="preserve"> increase sustainability of health information network against cyber-attacks</w:t>
      </w:r>
      <w:r w:rsidR="00EC27D7">
        <w:rPr>
          <w:lang w:val="en-US"/>
        </w:rPr>
        <w:t>. For example, in the case that some hospital may be hit by ransomware and lose access to health document, this proposed Blockchain concept may assist in retrieving lost document from other network member who shared the document. However, there still several challenges about privacy of patient information that may need to be addressed depend on the organization adopting this concept.</w:t>
      </w:r>
    </w:p>
    <w:p w14:paraId="0BACAD00" w14:textId="164494F4" w:rsidR="009303D9" w:rsidRPr="005B520E" w:rsidRDefault="00A10059" w:rsidP="00A10059">
      <w:pPr>
        <w:pStyle w:val="Heading1"/>
      </w:pPr>
      <w:r>
        <w:t>REFERENCES</w:t>
      </w:r>
    </w:p>
    <w:p w14:paraId="20DE5589" w14:textId="77777777" w:rsidR="00A578E5" w:rsidRPr="006A7D30" w:rsidRDefault="00A578E5" w:rsidP="003C59FE">
      <w:pPr>
        <w:widowControl w:val="0"/>
        <w:autoSpaceDE w:val="0"/>
        <w:autoSpaceDN w:val="0"/>
        <w:adjustRightInd w:val="0"/>
        <w:ind w:left="640" w:hanging="640"/>
        <w:jc w:val="left"/>
        <w:rPr>
          <w:noProof/>
          <w:szCs w:val="24"/>
        </w:rPr>
      </w:pPr>
      <w:r w:rsidRPr="006A7D30">
        <w:rPr>
          <w:rFonts w:eastAsiaTheme="minorHAnsi"/>
          <w:color w:val="FF0000"/>
          <w:szCs w:val="22"/>
        </w:rPr>
        <w:fldChar w:fldCharType="begin" w:fldLock="1"/>
      </w:r>
      <w:r w:rsidRPr="006A7D30">
        <w:rPr>
          <w:color w:val="FF0000"/>
          <w:szCs w:val="22"/>
        </w:rPr>
        <w:instrText xml:space="preserve">ADDIN Mendeley Bibliography CSL_BIBLIOGRAPHY </w:instrText>
      </w:r>
      <w:r w:rsidRPr="006A7D30">
        <w:rPr>
          <w:rFonts w:eastAsiaTheme="minorHAnsi"/>
          <w:color w:val="FF0000"/>
          <w:szCs w:val="22"/>
        </w:rPr>
        <w:fldChar w:fldCharType="separate"/>
      </w:r>
      <w:r w:rsidRPr="006A7D30">
        <w:rPr>
          <w:noProof/>
          <w:szCs w:val="24"/>
        </w:rPr>
        <w:t>[1]</w:t>
      </w:r>
      <w:r w:rsidRPr="006A7D30">
        <w:rPr>
          <w:noProof/>
          <w:szCs w:val="24"/>
        </w:rPr>
        <w:tab/>
        <w:t>Carestream Health, “Interoperability : Connecting the Healthcare Enterprise to Deliver Responsive Patient Care,” pp. 1–9, 2015.</w:t>
      </w:r>
    </w:p>
    <w:p w14:paraId="0C8423BE"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w:t>
      </w:r>
      <w:r w:rsidRPr="006A7D30">
        <w:rPr>
          <w:noProof/>
          <w:szCs w:val="24"/>
        </w:rPr>
        <w:tab/>
        <w:t>PolicyMedical, “Interoperability in Healthcare: To Have or Not to Have.” [Online]. Available: https://www.policymedical.com/interoperability-healthcare/. [Accessed: 22-Sep-2018].</w:t>
      </w:r>
    </w:p>
    <w:p w14:paraId="445BE1A0"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w:t>
      </w:r>
      <w:r w:rsidRPr="006A7D30">
        <w:rPr>
          <w:noProof/>
          <w:szCs w:val="24"/>
        </w:rPr>
        <w:tab/>
        <w:t>D. H. Interoperability, “Digital Healthcare Interoperability,” no. October, 2016.</w:t>
      </w:r>
    </w:p>
    <w:p w14:paraId="13EB9A68"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4]</w:t>
      </w:r>
      <w:r w:rsidRPr="006A7D30">
        <w:rPr>
          <w:noProof/>
          <w:szCs w:val="24"/>
        </w:rPr>
        <w:tab/>
        <w:t xml:space="preserve">Healthcare Information and Management Systems Society, “Definition of Interoperability,” </w:t>
      </w:r>
      <w:r w:rsidRPr="006A7D30">
        <w:rPr>
          <w:i/>
          <w:iCs/>
          <w:noProof/>
          <w:szCs w:val="24"/>
        </w:rPr>
        <w:t>Himss</w:t>
      </w:r>
      <w:r w:rsidRPr="006A7D30">
        <w:rPr>
          <w:noProof/>
          <w:szCs w:val="24"/>
        </w:rPr>
        <w:t>, p. 2013, 2013.</w:t>
      </w:r>
    </w:p>
    <w:p w14:paraId="508F551B"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5]</w:t>
      </w:r>
      <w:r w:rsidRPr="006A7D30">
        <w:rPr>
          <w:noProof/>
          <w:szCs w:val="24"/>
        </w:rPr>
        <w:tab/>
        <w:t xml:space="preserve">Oracle, “Interoperability : A Key to Meaningful Use,” </w:t>
      </w:r>
      <w:r w:rsidRPr="006A7D30">
        <w:rPr>
          <w:i/>
          <w:iCs/>
          <w:noProof/>
          <w:szCs w:val="24"/>
        </w:rPr>
        <w:t>Solutions</w:t>
      </w:r>
      <w:r w:rsidRPr="006A7D30">
        <w:rPr>
          <w:noProof/>
          <w:szCs w:val="24"/>
        </w:rPr>
        <w:t>, no. November, 2010.</w:t>
      </w:r>
    </w:p>
    <w:p w14:paraId="25C0D808"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6]</w:t>
      </w:r>
      <w:r w:rsidRPr="006A7D30">
        <w:rPr>
          <w:noProof/>
          <w:szCs w:val="24"/>
        </w:rPr>
        <w:tab/>
        <w:t>HIMSS, “What is Interoperability?” [Online]. Available: https://www.himss.org/library/interoperability-standards/what-is-interoperability. [Accessed: 27-Apr-2019].</w:t>
      </w:r>
    </w:p>
    <w:p w14:paraId="722C81F8"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7]</w:t>
      </w:r>
      <w:r w:rsidRPr="006A7D30">
        <w:rPr>
          <w:noProof/>
          <w:szCs w:val="24"/>
        </w:rPr>
        <w:tab/>
        <w:t>Paige Goodhew, “Why Healthcare Interoperability Matters | Redox.” [Online]. Available: https://www.redoxengine.com/blog/why-healthcare-interoperability-matters/. [Accessed: 27-Apr-2019].</w:t>
      </w:r>
    </w:p>
    <w:p w14:paraId="308309D8"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8]</w:t>
      </w:r>
      <w:r w:rsidRPr="006A7D30">
        <w:rPr>
          <w:noProof/>
          <w:szCs w:val="24"/>
        </w:rPr>
        <w:tab/>
        <w:t>Dr.David Hay, “Why is interoperability so important for healthcare organisations? | Orion Health.” [Online]. Available: https://orionhealth.com/global/knowledge-hub/blogs/why-is-interoperability-so-important-for-healthcare-organisations/. [Accessed: 27-Apr-2019].</w:t>
      </w:r>
    </w:p>
    <w:p w14:paraId="2E1D7BF6"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9]</w:t>
      </w:r>
      <w:r w:rsidRPr="006A7D30">
        <w:rPr>
          <w:noProof/>
          <w:szCs w:val="24"/>
        </w:rPr>
        <w:tab/>
        <w:t xml:space="preserve">A. Le Bris and W. El Asri, “STATE OF CYBERSECURITY &amp;amp; CYBER THREATS IN HEALTHCARE ORGANIZATIONS Applied Cybersecurity Strategy for Managers,” </w:t>
      </w:r>
      <w:r w:rsidRPr="006A7D30">
        <w:rPr>
          <w:i/>
          <w:iCs/>
          <w:noProof/>
          <w:szCs w:val="24"/>
        </w:rPr>
        <w:t>ESSEC Bus. Sch.</w:t>
      </w:r>
      <w:r w:rsidRPr="006A7D30">
        <w:rPr>
          <w:noProof/>
          <w:szCs w:val="24"/>
        </w:rPr>
        <w:t>, p. 13, 2017.</w:t>
      </w:r>
    </w:p>
    <w:p w14:paraId="3C2953B3"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10]</w:t>
      </w:r>
      <w:r w:rsidRPr="006A7D30">
        <w:rPr>
          <w:noProof/>
          <w:szCs w:val="24"/>
        </w:rPr>
        <w:tab/>
        <w:t>Healthcare IT News, “The biggest healthcare breaches of 2017.” [Online]. Available: https://www.healthcareitnews.com/slideshow/biggest-healthcare-breaches-2017-so-far?page=1. [Accessed: 11-Sep-2018].</w:t>
      </w:r>
    </w:p>
    <w:p w14:paraId="187CD0DF"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11]</w:t>
      </w:r>
      <w:r w:rsidRPr="006A7D30">
        <w:rPr>
          <w:noProof/>
          <w:szCs w:val="24"/>
        </w:rPr>
        <w:tab/>
        <w:t>HIPAA Journal, “Largest Healthcare Data Breaches of 2018.” [Online]. Available: https://www.hipaajournal.com/largest-healthcare-</w:t>
      </w:r>
      <w:r w:rsidRPr="006A7D30">
        <w:rPr>
          <w:noProof/>
          <w:szCs w:val="24"/>
        </w:rPr>
        <w:t>data-breaches-of-2018/. [Accessed: 27-Apr-2019].</w:t>
      </w:r>
    </w:p>
    <w:p w14:paraId="0765C27F"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12]</w:t>
      </w:r>
      <w:r w:rsidRPr="006A7D30">
        <w:rPr>
          <w:noProof/>
          <w:szCs w:val="24"/>
        </w:rPr>
        <w:tab/>
        <w:t>Healthcare IT News, “The biggest healthcare data breaches of 2018 (so far).” [Online]. Available: https://www.healthcareitnews.com/projects/biggest-healthcare-data-breaches-2018-so-far. [Accessed: 27-Apr-2019].</w:t>
      </w:r>
    </w:p>
    <w:p w14:paraId="65E3408D"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13]</w:t>
      </w:r>
      <w:r w:rsidRPr="006A7D30">
        <w:rPr>
          <w:noProof/>
          <w:szCs w:val="24"/>
        </w:rPr>
        <w:tab/>
        <w:t>B. Weinelt, “Digital Transformation of Industries. Logistics Industry,” no. January, 2016.</w:t>
      </w:r>
    </w:p>
    <w:p w14:paraId="5A3046D3"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14]</w:t>
      </w:r>
      <w:r w:rsidRPr="006A7D30">
        <w:rPr>
          <w:noProof/>
          <w:szCs w:val="24"/>
        </w:rPr>
        <w:tab/>
        <w:t xml:space="preserve">A. Marcelo, D. Medeiros, K. Ramesh, S. Roth, and P. Wyatt, “Transforming Health Systems Through Good Digital Health Governance,” </w:t>
      </w:r>
      <w:r w:rsidRPr="006A7D30">
        <w:rPr>
          <w:i/>
          <w:iCs/>
          <w:noProof/>
          <w:szCs w:val="24"/>
        </w:rPr>
        <w:t>adb Sustain. Dev. Work. Pap. Ser.</w:t>
      </w:r>
      <w:r w:rsidRPr="006A7D30">
        <w:rPr>
          <w:noProof/>
          <w:szCs w:val="24"/>
        </w:rPr>
        <w:t>, no. 51, pp. 1–15, 2018.</w:t>
      </w:r>
    </w:p>
    <w:p w14:paraId="0919F22F"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15]</w:t>
      </w:r>
      <w:r w:rsidRPr="006A7D30">
        <w:rPr>
          <w:noProof/>
          <w:szCs w:val="24"/>
        </w:rPr>
        <w:tab/>
        <w:t xml:space="preserve">T. Shaw, M. Hines, and C. Kielly, </w:t>
      </w:r>
      <w:r w:rsidRPr="006A7D30">
        <w:rPr>
          <w:i/>
          <w:iCs/>
          <w:noProof/>
          <w:szCs w:val="24"/>
        </w:rPr>
        <w:t>Impact of Digital Health on the Safety and Quality of Health Care</w:t>
      </w:r>
      <w:r w:rsidRPr="006A7D30">
        <w:rPr>
          <w:noProof/>
          <w:szCs w:val="24"/>
        </w:rPr>
        <w:t>, vol. 5, no. January. 2000.</w:t>
      </w:r>
    </w:p>
    <w:p w14:paraId="436CAD45"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16]</w:t>
      </w:r>
      <w:r w:rsidRPr="006A7D30">
        <w:rPr>
          <w:noProof/>
          <w:szCs w:val="24"/>
        </w:rPr>
        <w:tab/>
        <w:t xml:space="preserve">Cisco, “The Digitization of the Healthcare Industry: Using Technology to Transform Care,” </w:t>
      </w:r>
      <w:r w:rsidRPr="006A7D30">
        <w:rPr>
          <w:i/>
          <w:iCs/>
          <w:noProof/>
          <w:szCs w:val="24"/>
        </w:rPr>
        <w:t>Cisco</w:t>
      </w:r>
      <w:r w:rsidRPr="006A7D30">
        <w:rPr>
          <w:noProof/>
          <w:szCs w:val="24"/>
        </w:rPr>
        <w:t>, vol. 1, p. 12, 2017.</w:t>
      </w:r>
    </w:p>
    <w:p w14:paraId="3B4012BF"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17]</w:t>
      </w:r>
      <w:r w:rsidRPr="006A7D30">
        <w:rPr>
          <w:noProof/>
          <w:szCs w:val="24"/>
        </w:rPr>
        <w:tab/>
        <w:t xml:space="preserve">G. Bullhound, </w:t>
      </w:r>
      <w:r w:rsidRPr="006A7D30">
        <w:rPr>
          <w:i/>
          <w:iCs/>
          <w:noProof/>
          <w:szCs w:val="24"/>
        </w:rPr>
        <w:t>Digital healthcare</w:t>
      </w:r>
      <w:r w:rsidRPr="006A7D30">
        <w:rPr>
          <w:noProof/>
          <w:szCs w:val="24"/>
        </w:rPr>
        <w:t>, no. November. 2015.</w:t>
      </w:r>
    </w:p>
    <w:p w14:paraId="241C0BB2"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18]</w:t>
      </w:r>
      <w:r w:rsidRPr="006A7D30">
        <w:rPr>
          <w:noProof/>
          <w:szCs w:val="24"/>
        </w:rPr>
        <w:tab/>
        <w:t xml:space="preserve">B. Meskó, Z. Drobni, É. Bényei, B. Gergely, and Z. Győrffy, “Digital health is a cultural transformation of traditional healthcare,” </w:t>
      </w:r>
      <w:r w:rsidRPr="006A7D30">
        <w:rPr>
          <w:i/>
          <w:iCs/>
          <w:noProof/>
          <w:szCs w:val="24"/>
        </w:rPr>
        <w:t>mHealth</w:t>
      </w:r>
      <w:r w:rsidRPr="006A7D30">
        <w:rPr>
          <w:noProof/>
          <w:szCs w:val="24"/>
        </w:rPr>
        <w:t>, vol. 3, pp. 38–38, 2017.</w:t>
      </w:r>
    </w:p>
    <w:p w14:paraId="62F96B20"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19]</w:t>
      </w:r>
      <w:r w:rsidRPr="006A7D30">
        <w:rPr>
          <w:noProof/>
          <w:szCs w:val="24"/>
        </w:rPr>
        <w:tab/>
        <w:t>IHE International Inc, “About IHE.” [Online]. Available: https://www.ihe.net/about_ihe/. [Accessed: 11-Sep-2018].</w:t>
      </w:r>
    </w:p>
    <w:p w14:paraId="158FA510"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0]</w:t>
      </w:r>
      <w:r w:rsidRPr="006A7D30">
        <w:rPr>
          <w:noProof/>
          <w:szCs w:val="24"/>
        </w:rPr>
        <w:tab/>
        <w:t>IHE International Inc, “IHE Process.” [Online]. Available: https://www.ihe.net/about_ihe/ihe_process/. [Accessed: 11-Sep-2018].</w:t>
      </w:r>
    </w:p>
    <w:p w14:paraId="42BC02A5"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1]</w:t>
      </w:r>
      <w:r w:rsidRPr="006A7D30">
        <w:rPr>
          <w:noProof/>
          <w:szCs w:val="24"/>
        </w:rPr>
        <w:tab/>
        <w:t>IHE International Inc, “Profiles.” [Online]. Available: https://www.ihe.net/resources/profiles/. [Accessed: 17-Sep-2018].</w:t>
      </w:r>
    </w:p>
    <w:p w14:paraId="41BE57BF"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2]</w:t>
      </w:r>
      <w:r w:rsidRPr="006A7D30">
        <w:rPr>
          <w:noProof/>
          <w:szCs w:val="24"/>
        </w:rPr>
        <w:tab/>
        <w:t xml:space="preserve">IHE International Inc, “IHE IT Infrastructure ( ITI ) Technical Framework Volume 1 Integration Profiles,” </w:t>
      </w:r>
      <w:r w:rsidRPr="006A7D30">
        <w:rPr>
          <w:i/>
          <w:iCs/>
          <w:noProof/>
          <w:szCs w:val="24"/>
        </w:rPr>
        <w:t>Int. J. Healthc. Technol. Manag.</w:t>
      </w:r>
      <w:r w:rsidRPr="006A7D30">
        <w:rPr>
          <w:noProof/>
          <w:szCs w:val="24"/>
        </w:rPr>
        <w:t>, vol. 1, no. 8.0, pp. 1–177, 2008.</w:t>
      </w:r>
    </w:p>
    <w:p w14:paraId="3E391221"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3]</w:t>
      </w:r>
      <w:r w:rsidRPr="006A7D30">
        <w:rPr>
          <w:noProof/>
          <w:szCs w:val="24"/>
        </w:rPr>
        <w:tab/>
        <w:t>dkorolyk, “What Is The Difference Between XDS,XDS.a,XDS.b and XDS-I?,” 2012. [Online]. Available: http://healthcareitsystems.com/2012/05/22/what-is-the-difference-between-xds-xds-a-xds-b-and-xds-i/. [Accessed: 17-Feb-2019].</w:t>
      </w:r>
    </w:p>
    <w:p w14:paraId="2E794A5D"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4]</w:t>
      </w:r>
      <w:r w:rsidRPr="006A7D30">
        <w:rPr>
          <w:noProof/>
          <w:szCs w:val="24"/>
        </w:rPr>
        <w:tab/>
        <w:t>M. N. Luke, S. J. Lee, Z. Pekarek, and A. Dimitrova, “Blockchain in Electricity: a Critical Review of Progress to Date,” pp. 1–36, 2018.</w:t>
      </w:r>
    </w:p>
    <w:p w14:paraId="7E26AB79"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5]</w:t>
      </w:r>
      <w:r w:rsidRPr="006A7D30">
        <w:rPr>
          <w:noProof/>
          <w:szCs w:val="24"/>
        </w:rPr>
        <w:tab/>
        <w:t>PwC, “a Catalyst for New Approaches in Insurance.”</w:t>
      </w:r>
    </w:p>
    <w:p w14:paraId="2C8D2B0F"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6]</w:t>
      </w:r>
      <w:r w:rsidRPr="006A7D30">
        <w:rPr>
          <w:noProof/>
          <w:szCs w:val="24"/>
        </w:rPr>
        <w:tab/>
        <w:t xml:space="preserve">Z. Zheng, S. Xie, H. Dai, X. Chen, and H. Wang, “An Overview of Blockchain Technology: Architecture, Consensus, and Future Trends,” </w:t>
      </w:r>
      <w:r w:rsidRPr="006A7D30">
        <w:rPr>
          <w:i/>
          <w:iCs/>
          <w:noProof/>
          <w:szCs w:val="24"/>
        </w:rPr>
        <w:t>Proc. - 2017 IEEE 6th Int. Congr. Big Data, BigData Congr. 2017</w:t>
      </w:r>
      <w:r w:rsidRPr="006A7D30">
        <w:rPr>
          <w:noProof/>
          <w:szCs w:val="24"/>
        </w:rPr>
        <w:t>, no. June, pp. 557–564, 2017.</w:t>
      </w:r>
    </w:p>
    <w:p w14:paraId="3EB999B8"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7]</w:t>
      </w:r>
      <w:r w:rsidRPr="006A7D30">
        <w:rPr>
          <w:noProof/>
          <w:szCs w:val="24"/>
        </w:rPr>
        <w:tab/>
        <w:t xml:space="preserve">D. Yaga, P. Mell, N. Roby, and K. Scarfone, “Blockchain Technology Overview (NISTIR-8202),” </w:t>
      </w:r>
      <w:r w:rsidRPr="006A7D30">
        <w:rPr>
          <w:i/>
          <w:iCs/>
          <w:noProof/>
          <w:szCs w:val="24"/>
        </w:rPr>
        <w:t>Draft NISTIR</w:t>
      </w:r>
      <w:r w:rsidRPr="006A7D30">
        <w:rPr>
          <w:noProof/>
          <w:szCs w:val="24"/>
        </w:rPr>
        <w:t>, p. 59, 2018.</w:t>
      </w:r>
    </w:p>
    <w:p w14:paraId="714AF551"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8]</w:t>
      </w:r>
      <w:r w:rsidRPr="006A7D30">
        <w:rPr>
          <w:noProof/>
          <w:szCs w:val="24"/>
        </w:rPr>
        <w:tab/>
        <w:t xml:space="preserve">K. Peterson, R. Deeduvanu, P. Kanjamala, and K. Boles, “A Blockchain-Based Approach to Health Information Exchange Networks,” </w:t>
      </w:r>
      <w:r w:rsidRPr="006A7D30">
        <w:rPr>
          <w:i/>
          <w:iCs/>
          <w:noProof/>
          <w:szCs w:val="24"/>
        </w:rPr>
        <w:t>Mayo Clin.</w:t>
      </w:r>
      <w:r w:rsidRPr="006A7D30">
        <w:rPr>
          <w:noProof/>
          <w:szCs w:val="24"/>
        </w:rPr>
        <w:t>, no. 1, p. 10, 2016.</w:t>
      </w:r>
    </w:p>
    <w:p w14:paraId="63B21D95"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9]</w:t>
      </w:r>
      <w:r w:rsidRPr="006A7D30">
        <w:rPr>
          <w:noProof/>
          <w:szCs w:val="24"/>
        </w:rPr>
        <w:tab/>
        <w:t xml:space="preserve">A. Ekblaw, A. Azaria, J. D. Halamka, A. Lippman, </w:t>
      </w:r>
      <w:r w:rsidRPr="006A7D30">
        <w:rPr>
          <w:noProof/>
          <w:szCs w:val="24"/>
        </w:rPr>
        <w:lastRenderedPageBreak/>
        <w:t xml:space="preserve">I. Original, and T. Vieira, “A Case Study for Blockchain in Healthcare: " MedRec " prototype for electronic health records and medical research data,” </w:t>
      </w:r>
      <w:r w:rsidRPr="006A7D30">
        <w:rPr>
          <w:i/>
          <w:iCs/>
          <w:noProof/>
          <w:szCs w:val="24"/>
        </w:rPr>
        <w:t>IEEE Technol. Soc. Mag.</w:t>
      </w:r>
      <w:r w:rsidRPr="006A7D30">
        <w:rPr>
          <w:noProof/>
          <w:szCs w:val="24"/>
        </w:rPr>
        <w:t>, pp. 1–13, 2016.</w:t>
      </w:r>
    </w:p>
    <w:p w14:paraId="4325D264"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0]</w:t>
      </w:r>
      <w:r w:rsidRPr="006A7D30">
        <w:rPr>
          <w:noProof/>
          <w:szCs w:val="24"/>
        </w:rPr>
        <w:tab/>
        <w:t xml:space="preserve">G. Zyskind, O. Nathan, and A. S. Pentland, “Decentralizing privacy: Using Blockchain to Protect Personal Data,” </w:t>
      </w:r>
      <w:r w:rsidRPr="006A7D30">
        <w:rPr>
          <w:i/>
          <w:iCs/>
          <w:noProof/>
          <w:szCs w:val="24"/>
        </w:rPr>
        <w:t>Proc. - 2015 IEEE Secur. Priv. Work. SPW 2015</w:t>
      </w:r>
      <w:r w:rsidRPr="006A7D30">
        <w:rPr>
          <w:noProof/>
          <w:szCs w:val="24"/>
        </w:rPr>
        <w:t>, pp. 180–184, 2015.</w:t>
      </w:r>
    </w:p>
    <w:p w14:paraId="1D052A6F"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1]</w:t>
      </w:r>
      <w:r w:rsidRPr="006A7D30">
        <w:rPr>
          <w:noProof/>
          <w:szCs w:val="24"/>
        </w:rPr>
        <w:tab/>
        <w:t xml:space="preserve">H. Li, L. Zhu, M. Shen, F. Gao, X. Tao, and S. Liu, “Blockchain-Based Data Preservation System for Medical Data,” </w:t>
      </w:r>
      <w:r w:rsidRPr="006A7D30">
        <w:rPr>
          <w:i/>
          <w:iCs/>
          <w:noProof/>
          <w:szCs w:val="24"/>
        </w:rPr>
        <w:t>J. Med. Syst.</w:t>
      </w:r>
      <w:r w:rsidRPr="006A7D30">
        <w:rPr>
          <w:noProof/>
          <w:szCs w:val="24"/>
        </w:rPr>
        <w:t>, vol. 42, no. 8, pp. 1–13, 2018.</w:t>
      </w:r>
    </w:p>
    <w:p w14:paraId="6A39B193"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2]</w:t>
      </w:r>
      <w:r w:rsidRPr="006A7D30">
        <w:rPr>
          <w:noProof/>
          <w:szCs w:val="24"/>
        </w:rPr>
        <w:tab/>
        <w:t>“ÐΞVp2p Wire Protocol.” [Online]. Available: https://github.com/ethereum/wiki/wiki/ÐΞVp2p-Wire-Protocol. [Accessed: 26-Apr-2019].</w:t>
      </w:r>
    </w:p>
    <w:p w14:paraId="425E38A8"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3]</w:t>
      </w:r>
      <w:r w:rsidRPr="006A7D30">
        <w:rPr>
          <w:noProof/>
          <w:szCs w:val="24"/>
        </w:rPr>
        <w:tab/>
        <w:t xml:space="preserve">S. De Angelis, L. Aniello, R. Baldoni, F. Lombardi, A. Margheri, and V. Sassone, “PBFT vs proof-of-authority: Applying the CAP theorem to permissioned blockchain,” </w:t>
      </w:r>
      <w:r w:rsidRPr="006A7D30">
        <w:rPr>
          <w:i/>
          <w:iCs/>
          <w:noProof/>
          <w:szCs w:val="24"/>
        </w:rPr>
        <w:t>CEUR Workshop Proc.</w:t>
      </w:r>
      <w:r w:rsidRPr="006A7D30">
        <w:rPr>
          <w:noProof/>
          <w:szCs w:val="24"/>
        </w:rPr>
        <w:t>, vol. 2058, pp. 1–11, 2018.</w:t>
      </w:r>
    </w:p>
    <w:p w14:paraId="33B06038"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4]</w:t>
      </w:r>
      <w:r w:rsidRPr="006A7D30">
        <w:rPr>
          <w:noProof/>
          <w:szCs w:val="24"/>
        </w:rPr>
        <w:tab/>
        <w:t xml:space="preserve">D. Mingxiao, M. Xiaofeng, Z. Zhe, W. Xiangwei, and C. Qijun, “A review on consensus algorithm of blockchain,” </w:t>
      </w:r>
      <w:r w:rsidRPr="006A7D30">
        <w:rPr>
          <w:i/>
          <w:iCs/>
          <w:noProof/>
          <w:szCs w:val="24"/>
        </w:rPr>
        <w:t>2017 IEEE Int. Conf. Syst. Man, Cybern. SMC 2017</w:t>
      </w:r>
      <w:r w:rsidRPr="006A7D30">
        <w:rPr>
          <w:noProof/>
          <w:szCs w:val="24"/>
        </w:rPr>
        <w:t>, vol. 2017-Janua, pp. 2567–2572, 2017.</w:t>
      </w:r>
    </w:p>
    <w:p w14:paraId="1068205C"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5]</w:t>
      </w:r>
      <w:r w:rsidRPr="006A7D30">
        <w:rPr>
          <w:noProof/>
          <w:szCs w:val="24"/>
        </w:rPr>
        <w:tab/>
        <w:t>yutelin, “Istanbul Byzantine Fault Tolerance.” [Online]. Available: https://github.com/ethereum/EIPs/issues/650. [Accessed: 09-Apr-2019].</w:t>
      </w:r>
    </w:p>
    <w:p w14:paraId="05AE1F00"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6]</w:t>
      </w:r>
      <w:r w:rsidRPr="006A7D30">
        <w:rPr>
          <w:noProof/>
          <w:szCs w:val="24"/>
        </w:rPr>
        <w:tab/>
        <w:t>Jim Zhang, “Consensus Algorithms: PoA, IBFT or Raft? - Kaleido - Kaleido,” 2018. [Online]. Available: https://kaleido.io/consensus-algorithms-poa-ibft-or-raft/. [Accessed: 09-Apr-2019].</w:t>
      </w:r>
    </w:p>
    <w:p w14:paraId="03E7F19C"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7]</w:t>
      </w:r>
      <w:r w:rsidRPr="006A7D30">
        <w:rPr>
          <w:noProof/>
          <w:szCs w:val="24"/>
        </w:rPr>
        <w:tab/>
        <w:t>“Quorum | J.P. Morgan.” [Online]. Available: https://www.jpmorgan.com/global/Quorum. [Accessed: 26-Apr-2019].</w:t>
      </w:r>
    </w:p>
    <w:p w14:paraId="742CA065"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8]</w:t>
      </w:r>
      <w:r w:rsidRPr="006A7D30">
        <w:rPr>
          <w:noProof/>
          <w:szCs w:val="24"/>
        </w:rPr>
        <w:tab/>
        <w:t>nivida, “Web3js Ethereum javascript API.” [Online]. Available: https://github.com/ethereum/web3.js/. [Accessed: 26-Apr-2019].</w:t>
      </w:r>
    </w:p>
    <w:p w14:paraId="6F1241C4"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9]</w:t>
      </w:r>
      <w:r w:rsidRPr="006A7D30">
        <w:rPr>
          <w:noProof/>
          <w:szCs w:val="24"/>
        </w:rPr>
        <w:tab/>
        <w:t xml:space="preserve">S. Bragagnolo, H. Rocha, M. Denker, and S. Ducasse, “Ethereum query language,” </w:t>
      </w:r>
      <w:r w:rsidRPr="006A7D30">
        <w:rPr>
          <w:i/>
          <w:iCs/>
          <w:noProof/>
          <w:szCs w:val="24"/>
        </w:rPr>
        <w:t>2018 IEEE/ACM 1st Int. Work. Emerg. Trends Softw. Eng. Blockchain</w:t>
      </w:r>
      <w:r w:rsidRPr="006A7D30">
        <w:rPr>
          <w:noProof/>
          <w:szCs w:val="24"/>
        </w:rPr>
        <w:t>, pp. 1–8, 2018.</w:t>
      </w:r>
    </w:p>
    <w:p w14:paraId="2A71FECE" w14:textId="77777777" w:rsidR="00A578E5" w:rsidRPr="006A7D30" w:rsidRDefault="00A578E5" w:rsidP="003C59FE">
      <w:pPr>
        <w:widowControl w:val="0"/>
        <w:autoSpaceDE w:val="0"/>
        <w:autoSpaceDN w:val="0"/>
        <w:adjustRightInd w:val="0"/>
        <w:ind w:left="640" w:hanging="640"/>
        <w:jc w:val="left"/>
        <w:rPr>
          <w:noProof/>
        </w:rPr>
      </w:pPr>
      <w:r w:rsidRPr="006A7D30">
        <w:rPr>
          <w:noProof/>
          <w:szCs w:val="24"/>
        </w:rPr>
        <w:t>[40]</w:t>
      </w:r>
      <w:r w:rsidRPr="006A7D30">
        <w:rPr>
          <w:noProof/>
          <w:szCs w:val="24"/>
        </w:rPr>
        <w:tab/>
        <w:t>United States National Institute of Standards and Technology, “NIST Document Sharing Test Facility.” [Online]. Available: http://ihexds.nist.gov/. [Accessed: 27-Apr-2019].</w:t>
      </w:r>
    </w:p>
    <w:p w14:paraId="6303B5BA" w14:textId="7248EF63" w:rsidR="009303D9" w:rsidRDefault="00A578E5" w:rsidP="003C59FE">
      <w:pPr>
        <w:pStyle w:val="references"/>
        <w:numPr>
          <w:ilvl w:val="0"/>
          <w:numId w:val="0"/>
        </w:numPr>
        <w:spacing w:line="240" w:lineRule="auto"/>
        <w:ind w:left="360" w:hanging="360"/>
        <w:jc w:val="left"/>
      </w:pPr>
      <w:r w:rsidRPr="006A7D30">
        <w:rPr>
          <w:color w:val="FF0000"/>
          <w:szCs w:val="22"/>
        </w:rPr>
        <w:fldChar w:fldCharType="end"/>
      </w:r>
    </w:p>
    <w:p w14:paraId="205F82CE" w14:textId="05F4F3B6" w:rsidR="00836367" w:rsidRPr="00F96569" w:rsidRDefault="00836367" w:rsidP="008B6524">
      <w:pPr>
        <w:pStyle w:val="references"/>
        <w:numPr>
          <w:ilvl w:val="0"/>
          <w:numId w:val="0"/>
        </w:numPr>
        <w:spacing w:line="240" w:lineRule="auto"/>
        <w:ind w:left="360" w:hanging="360"/>
        <w:jc w:val="center"/>
        <w:rPr>
          <w:rFonts w:eastAsia="SimSun"/>
          <w:b/>
          <w:noProof w:val="0"/>
          <w:color w:val="FF0000"/>
          <w:spacing w:val="-1"/>
          <w:sz w:val="20"/>
          <w:szCs w:val="20"/>
          <w:lang w:val="x-none" w:eastAsia="x-none"/>
        </w:rPr>
        <w:sectPr w:rsidR="00836367" w:rsidRPr="00F96569" w:rsidSect="003B4E04">
          <w:type w:val="continuous"/>
          <w:pgSz w:w="11906" w:h="16838" w:code="9"/>
          <w:pgMar w:top="1080" w:right="907" w:bottom="1440" w:left="907" w:header="720" w:footer="720" w:gutter="0"/>
          <w:cols w:num="2" w:space="360"/>
          <w:docGrid w:linePitch="360"/>
        </w:sectPr>
      </w:pPr>
    </w:p>
    <w:p w14:paraId="0B29D156" w14:textId="6F0034C3" w:rsidR="009303D9" w:rsidRDefault="009303D9" w:rsidP="005B520E"/>
    <w:sectPr w:rsidR="009303D9"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A4EDD8" w14:textId="77777777" w:rsidR="0028425E" w:rsidRDefault="0028425E" w:rsidP="001A3B3D">
      <w:r>
        <w:separator/>
      </w:r>
    </w:p>
  </w:endnote>
  <w:endnote w:type="continuationSeparator" w:id="0">
    <w:p w14:paraId="4E729F33" w14:textId="77777777" w:rsidR="0028425E" w:rsidRDefault="0028425E"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pitch w:val="fixed"/>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ED9614" w14:textId="77777777" w:rsidR="001A3B3D" w:rsidRPr="006F6D3D" w:rsidRDefault="001A3B3D"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6EDE35" w14:textId="77777777" w:rsidR="0028425E" w:rsidRDefault="0028425E" w:rsidP="001A3B3D">
      <w:r>
        <w:separator/>
      </w:r>
    </w:p>
  </w:footnote>
  <w:footnote w:type="continuationSeparator" w:id="0">
    <w:p w14:paraId="3C678F3E" w14:textId="77777777" w:rsidR="0028425E" w:rsidRDefault="0028425E"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embedSystemFonts/>
  <w:defaultTabStop w:val="720"/>
  <w:doNotHyphenateCaps/>
  <w:characterSpacingControl w:val="doNotCompress"/>
  <w:doNotValidateAgainstSchema/>
  <w:doNotDemarcateInvalidXml/>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303D9"/>
    <w:rsid w:val="00002237"/>
    <w:rsid w:val="00003D44"/>
    <w:rsid w:val="0001167B"/>
    <w:rsid w:val="0001422F"/>
    <w:rsid w:val="0002560C"/>
    <w:rsid w:val="000410E8"/>
    <w:rsid w:val="00045E93"/>
    <w:rsid w:val="00046451"/>
    <w:rsid w:val="0004781E"/>
    <w:rsid w:val="00071AF8"/>
    <w:rsid w:val="000737EF"/>
    <w:rsid w:val="000836BE"/>
    <w:rsid w:val="0008758A"/>
    <w:rsid w:val="000C1E68"/>
    <w:rsid w:val="000F1E06"/>
    <w:rsid w:val="00111E4E"/>
    <w:rsid w:val="00123D59"/>
    <w:rsid w:val="001257AB"/>
    <w:rsid w:val="00131465"/>
    <w:rsid w:val="00136090"/>
    <w:rsid w:val="00196B61"/>
    <w:rsid w:val="001A2EFD"/>
    <w:rsid w:val="001A3B3D"/>
    <w:rsid w:val="001B079E"/>
    <w:rsid w:val="001B67DC"/>
    <w:rsid w:val="001D1FCE"/>
    <w:rsid w:val="001E5758"/>
    <w:rsid w:val="002178C3"/>
    <w:rsid w:val="002254A9"/>
    <w:rsid w:val="00225F49"/>
    <w:rsid w:val="00233D97"/>
    <w:rsid w:val="002347A2"/>
    <w:rsid w:val="00234FC8"/>
    <w:rsid w:val="00236037"/>
    <w:rsid w:val="00252F5E"/>
    <w:rsid w:val="002545A4"/>
    <w:rsid w:val="0028425E"/>
    <w:rsid w:val="002846FD"/>
    <w:rsid w:val="002850E3"/>
    <w:rsid w:val="002A5C3C"/>
    <w:rsid w:val="002A7358"/>
    <w:rsid w:val="002E6A36"/>
    <w:rsid w:val="00334D32"/>
    <w:rsid w:val="00346DFD"/>
    <w:rsid w:val="00353330"/>
    <w:rsid w:val="00354FCF"/>
    <w:rsid w:val="003800AF"/>
    <w:rsid w:val="003921E0"/>
    <w:rsid w:val="00393720"/>
    <w:rsid w:val="00395EA1"/>
    <w:rsid w:val="003A19E2"/>
    <w:rsid w:val="003B01B1"/>
    <w:rsid w:val="003B2B40"/>
    <w:rsid w:val="003B4E04"/>
    <w:rsid w:val="003B57C4"/>
    <w:rsid w:val="003C59FE"/>
    <w:rsid w:val="003F5A08"/>
    <w:rsid w:val="00420716"/>
    <w:rsid w:val="004215B0"/>
    <w:rsid w:val="004325FB"/>
    <w:rsid w:val="004432BA"/>
    <w:rsid w:val="0044407E"/>
    <w:rsid w:val="00447BB9"/>
    <w:rsid w:val="0046031D"/>
    <w:rsid w:val="0046043C"/>
    <w:rsid w:val="00473AC9"/>
    <w:rsid w:val="004779B0"/>
    <w:rsid w:val="004906FE"/>
    <w:rsid w:val="004B393C"/>
    <w:rsid w:val="004C3BAC"/>
    <w:rsid w:val="004C6854"/>
    <w:rsid w:val="004D70C6"/>
    <w:rsid w:val="004D72B5"/>
    <w:rsid w:val="00505CE2"/>
    <w:rsid w:val="0050684C"/>
    <w:rsid w:val="00510494"/>
    <w:rsid w:val="005172D2"/>
    <w:rsid w:val="00531574"/>
    <w:rsid w:val="00532A94"/>
    <w:rsid w:val="00533424"/>
    <w:rsid w:val="005378EB"/>
    <w:rsid w:val="00542DEA"/>
    <w:rsid w:val="00551B7F"/>
    <w:rsid w:val="0056610F"/>
    <w:rsid w:val="00575A83"/>
    <w:rsid w:val="00575BCA"/>
    <w:rsid w:val="005A42A3"/>
    <w:rsid w:val="005B0344"/>
    <w:rsid w:val="005B520E"/>
    <w:rsid w:val="005C41ED"/>
    <w:rsid w:val="005E2800"/>
    <w:rsid w:val="005F29C5"/>
    <w:rsid w:val="005F2CCD"/>
    <w:rsid w:val="00605825"/>
    <w:rsid w:val="006100C3"/>
    <w:rsid w:val="006162D7"/>
    <w:rsid w:val="006165CE"/>
    <w:rsid w:val="00640012"/>
    <w:rsid w:val="00645D22"/>
    <w:rsid w:val="00651A08"/>
    <w:rsid w:val="00654204"/>
    <w:rsid w:val="00670434"/>
    <w:rsid w:val="006A0E6C"/>
    <w:rsid w:val="006A4889"/>
    <w:rsid w:val="006A7E6F"/>
    <w:rsid w:val="006B6B66"/>
    <w:rsid w:val="006C07A5"/>
    <w:rsid w:val="006D496F"/>
    <w:rsid w:val="006F6D3D"/>
    <w:rsid w:val="007015CE"/>
    <w:rsid w:val="00706AC8"/>
    <w:rsid w:val="00712E68"/>
    <w:rsid w:val="0071515D"/>
    <w:rsid w:val="00715BEA"/>
    <w:rsid w:val="00724ECD"/>
    <w:rsid w:val="00730CAA"/>
    <w:rsid w:val="00731C82"/>
    <w:rsid w:val="00732B62"/>
    <w:rsid w:val="00740EEA"/>
    <w:rsid w:val="00751249"/>
    <w:rsid w:val="00775AD0"/>
    <w:rsid w:val="00785656"/>
    <w:rsid w:val="00794804"/>
    <w:rsid w:val="0079486D"/>
    <w:rsid w:val="007B33F1"/>
    <w:rsid w:val="007B6DDA"/>
    <w:rsid w:val="007C0308"/>
    <w:rsid w:val="007C2FF2"/>
    <w:rsid w:val="007C5299"/>
    <w:rsid w:val="007D0BA5"/>
    <w:rsid w:val="007D6232"/>
    <w:rsid w:val="007E15AB"/>
    <w:rsid w:val="007E5B8A"/>
    <w:rsid w:val="007F1F99"/>
    <w:rsid w:val="007F768F"/>
    <w:rsid w:val="008053B7"/>
    <w:rsid w:val="00805FE5"/>
    <w:rsid w:val="0080791D"/>
    <w:rsid w:val="00815708"/>
    <w:rsid w:val="00825606"/>
    <w:rsid w:val="00836367"/>
    <w:rsid w:val="0084632A"/>
    <w:rsid w:val="008556C3"/>
    <w:rsid w:val="00873603"/>
    <w:rsid w:val="008A2C7D"/>
    <w:rsid w:val="008B6524"/>
    <w:rsid w:val="008C4B23"/>
    <w:rsid w:val="008C621E"/>
    <w:rsid w:val="008E1979"/>
    <w:rsid w:val="008E485A"/>
    <w:rsid w:val="008E6FB0"/>
    <w:rsid w:val="008F6E2C"/>
    <w:rsid w:val="0090458B"/>
    <w:rsid w:val="009303D9"/>
    <w:rsid w:val="00933C64"/>
    <w:rsid w:val="00934F0F"/>
    <w:rsid w:val="00934FB5"/>
    <w:rsid w:val="009426FB"/>
    <w:rsid w:val="00944F8F"/>
    <w:rsid w:val="00945E7D"/>
    <w:rsid w:val="00956B59"/>
    <w:rsid w:val="00961E28"/>
    <w:rsid w:val="00972203"/>
    <w:rsid w:val="009A4DC0"/>
    <w:rsid w:val="009A59AD"/>
    <w:rsid w:val="009A7B1E"/>
    <w:rsid w:val="009B79FC"/>
    <w:rsid w:val="009C6FB1"/>
    <w:rsid w:val="009F1D79"/>
    <w:rsid w:val="00A01AED"/>
    <w:rsid w:val="00A059B3"/>
    <w:rsid w:val="00A10059"/>
    <w:rsid w:val="00A20B77"/>
    <w:rsid w:val="00A269D0"/>
    <w:rsid w:val="00A32B4F"/>
    <w:rsid w:val="00A4082D"/>
    <w:rsid w:val="00A43465"/>
    <w:rsid w:val="00A54292"/>
    <w:rsid w:val="00A57262"/>
    <w:rsid w:val="00A578E5"/>
    <w:rsid w:val="00AE3409"/>
    <w:rsid w:val="00AE70F2"/>
    <w:rsid w:val="00AF2B60"/>
    <w:rsid w:val="00B11A60"/>
    <w:rsid w:val="00B133F3"/>
    <w:rsid w:val="00B22613"/>
    <w:rsid w:val="00B44A76"/>
    <w:rsid w:val="00B51D63"/>
    <w:rsid w:val="00B625EE"/>
    <w:rsid w:val="00B768D1"/>
    <w:rsid w:val="00B9711E"/>
    <w:rsid w:val="00BA1025"/>
    <w:rsid w:val="00BC3420"/>
    <w:rsid w:val="00BC3B77"/>
    <w:rsid w:val="00BD1D73"/>
    <w:rsid w:val="00BD670B"/>
    <w:rsid w:val="00BE7D3C"/>
    <w:rsid w:val="00BF5FF6"/>
    <w:rsid w:val="00C0207F"/>
    <w:rsid w:val="00C1079B"/>
    <w:rsid w:val="00C11232"/>
    <w:rsid w:val="00C16117"/>
    <w:rsid w:val="00C2109F"/>
    <w:rsid w:val="00C3075A"/>
    <w:rsid w:val="00C32204"/>
    <w:rsid w:val="00C3310B"/>
    <w:rsid w:val="00C513EA"/>
    <w:rsid w:val="00C64B8E"/>
    <w:rsid w:val="00C7370B"/>
    <w:rsid w:val="00C919A4"/>
    <w:rsid w:val="00C976C5"/>
    <w:rsid w:val="00CA4392"/>
    <w:rsid w:val="00CA498B"/>
    <w:rsid w:val="00CB331A"/>
    <w:rsid w:val="00CB5E74"/>
    <w:rsid w:val="00CC393F"/>
    <w:rsid w:val="00CD46C6"/>
    <w:rsid w:val="00D2176E"/>
    <w:rsid w:val="00D40E8E"/>
    <w:rsid w:val="00D55C42"/>
    <w:rsid w:val="00D632BE"/>
    <w:rsid w:val="00D72D06"/>
    <w:rsid w:val="00D7522C"/>
    <w:rsid w:val="00D7536F"/>
    <w:rsid w:val="00D76668"/>
    <w:rsid w:val="00DB3FDD"/>
    <w:rsid w:val="00DC0888"/>
    <w:rsid w:val="00DC5738"/>
    <w:rsid w:val="00DF2C81"/>
    <w:rsid w:val="00DF7C53"/>
    <w:rsid w:val="00E063FE"/>
    <w:rsid w:val="00E07383"/>
    <w:rsid w:val="00E14360"/>
    <w:rsid w:val="00E165BC"/>
    <w:rsid w:val="00E1665E"/>
    <w:rsid w:val="00E225DF"/>
    <w:rsid w:val="00E2502A"/>
    <w:rsid w:val="00E36264"/>
    <w:rsid w:val="00E374AB"/>
    <w:rsid w:val="00E61E12"/>
    <w:rsid w:val="00E7316E"/>
    <w:rsid w:val="00E7596C"/>
    <w:rsid w:val="00E7727E"/>
    <w:rsid w:val="00E878F2"/>
    <w:rsid w:val="00EA6834"/>
    <w:rsid w:val="00EC27D7"/>
    <w:rsid w:val="00EC47FE"/>
    <w:rsid w:val="00ED0149"/>
    <w:rsid w:val="00ED3555"/>
    <w:rsid w:val="00EF3BCF"/>
    <w:rsid w:val="00EF7DE3"/>
    <w:rsid w:val="00F03103"/>
    <w:rsid w:val="00F15B10"/>
    <w:rsid w:val="00F271DE"/>
    <w:rsid w:val="00F3191C"/>
    <w:rsid w:val="00F45699"/>
    <w:rsid w:val="00F54D51"/>
    <w:rsid w:val="00F627DA"/>
    <w:rsid w:val="00F6673D"/>
    <w:rsid w:val="00F7288F"/>
    <w:rsid w:val="00F729F2"/>
    <w:rsid w:val="00F847A6"/>
    <w:rsid w:val="00F84920"/>
    <w:rsid w:val="00F9441B"/>
    <w:rsid w:val="00FA4C32"/>
    <w:rsid w:val="00FC3CDE"/>
    <w:rsid w:val="00FC45D9"/>
    <w:rsid w:val="00FC7D79"/>
    <w:rsid w:val="00FE7114"/>
    <w:rsid w:val="00FF4F72"/>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2B8F11E"/>
  <w15:docId w15:val="{66936B73-CA7D-44BC-AE29-46E21CF23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FootnoteReference">
    <w:name w:val="footnote reference"/>
    <w:basedOn w:val="DefaultParagraphFont"/>
    <w:uiPriority w:val="99"/>
    <w:semiHidden/>
    <w:unhideWhenUsed/>
    <w:rsid w:val="00A578E5"/>
    <w:rPr>
      <w:sz w:val="32"/>
      <w:szCs w:val="32"/>
      <w:vertAlign w:val="superscript"/>
    </w:rPr>
  </w:style>
  <w:style w:type="paragraph" w:styleId="BalloonText">
    <w:name w:val="Balloon Text"/>
    <w:basedOn w:val="Normal"/>
    <w:link w:val="BalloonTextChar"/>
    <w:semiHidden/>
    <w:unhideWhenUsed/>
    <w:rsid w:val="00A20B77"/>
    <w:rPr>
      <w:rFonts w:ascii="Segoe UI" w:hAnsi="Segoe UI" w:cs="Segoe UI"/>
      <w:sz w:val="18"/>
      <w:szCs w:val="18"/>
    </w:rPr>
  </w:style>
  <w:style w:type="character" w:customStyle="1" w:styleId="BalloonTextChar">
    <w:name w:val="Balloon Text Char"/>
    <w:basedOn w:val="DefaultParagraphFont"/>
    <w:link w:val="BalloonText"/>
    <w:semiHidden/>
    <w:rsid w:val="00A20B7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DC7D3A-A457-4646-8927-91C7089A09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9</TotalTime>
  <Pages>5</Pages>
  <Words>3838</Words>
  <Characters>21877</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5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emiA Petnathean</cp:lastModifiedBy>
  <cp:revision>151</cp:revision>
  <cp:lastPrinted>2020-03-12T05:16:00Z</cp:lastPrinted>
  <dcterms:created xsi:type="dcterms:W3CDTF">2020-06-14T04:38:00Z</dcterms:created>
  <dcterms:modified xsi:type="dcterms:W3CDTF">2020-07-13T11:19:00Z</dcterms:modified>
</cp:coreProperties>
</file>